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D63AC" w14:textId="19C60C9A" w:rsidR="006D300E" w:rsidRPr="00071734" w:rsidRDefault="00071734" w:rsidP="006D300E">
      <w:pPr>
        <w:rPr>
          <w:rFonts w:ascii="Tahoma" w:eastAsiaTheme="majorEastAsia" w:hAnsi="Tahoma" w:cstheme="majorBidi"/>
          <w:b/>
          <w:color w:val="1F3864" w:themeColor="accent1" w:themeShade="80"/>
          <w:spacing w:val="-10"/>
          <w:kern w:val="28"/>
          <w:sz w:val="28"/>
          <w:szCs w:val="44"/>
          <w:lang w:val="en-US" w:eastAsia="ja-JP"/>
        </w:rPr>
      </w:pPr>
      <w:r w:rsidRPr="00071734">
        <w:rPr>
          <w:rFonts w:ascii="Tahoma" w:eastAsiaTheme="majorEastAsia" w:hAnsi="Tahoma" w:cstheme="majorBidi"/>
          <w:b/>
          <w:color w:val="1F3864" w:themeColor="accent1" w:themeShade="80"/>
          <w:spacing w:val="-10"/>
          <w:kern w:val="28"/>
          <w:sz w:val="28"/>
          <w:szCs w:val="44"/>
          <w:lang w:val="en-US" w:eastAsia="ja-JP"/>
        </w:rPr>
        <w:t>Therapeutic</w:t>
      </w:r>
      <w:r w:rsidR="00576AEB">
        <w:rPr>
          <w:rFonts w:ascii="Tahoma" w:eastAsiaTheme="majorEastAsia" w:hAnsi="Tahoma" w:cstheme="majorBidi"/>
          <w:b/>
          <w:color w:val="1F3864" w:themeColor="accent1" w:themeShade="80"/>
          <w:spacing w:val="-10"/>
          <w:kern w:val="28"/>
          <w:sz w:val="28"/>
          <w:szCs w:val="44"/>
          <w:lang w:val="en-US" w:eastAsia="ja-JP"/>
        </w:rPr>
        <w:t>s</w:t>
      </w:r>
      <w:r w:rsidRPr="00071734">
        <w:rPr>
          <w:rFonts w:ascii="Tahoma" w:eastAsiaTheme="majorEastAsia" w:hAnsi="Tahoma" w:cstheme="majorBidi"/>
          <w:b/>
          <w:color w:val="1F3864" w:themeColor="accent1" w:themeShade="80"/>
          <w:spacing w:val="-10"/>
          <w:kern w:val="28"/>
          <w:sz w:val="28"/>
          <w:szCs w:val="44"/>
          <w:lang w:val="en-US" w:eastAsia="ja-JP"/>
        </w:rPr>
        <w:t xml:space="preserve"> Technical Advisory Group | Te Rōpū Haumanu Kowheori-19</w:t>
      </w:r>
    </w:p>
    <w:p w14:paraId="791B808E" w14:textId="77777777" w:rsidR="00071734" w:rsidRPr="00071734" w:rsidRDefault="00071734" w:rsidP="006D300E">
      <w:pPr>
        <w:rPr>
          <w:sz w:val="18"/>
          <w:szCs w:val="18"/>
        </w:rPr>
      </w:pPr>
    </w:p>
    <w:p w14:paraId="699CA0A4" w14:textId="0E9C2E67" w:rsidR="00071734" w:rsidRPr="00B840B3" w:rsidRDefault="007E297D" w:rsidP="00576AEB">
      <w:pPr>
        <w:pStyle w:val="Heading1"/>
        <w:numPr>
          <w:ilvl w:val="0"/>
          <w:numId w:val="0"/>
        </w:numPr>
        <w:rPr>
          <w:color w:val="auto"/>
        </w:rPr>
      </w:pPr>
      <w:r>
        <w:t xml:space="preserve">Practical </w:t>
      </w:r>
      <w:r w:rsidR="00C07075">
        <w:t>guidance on the use of Ronapreve</w:t>
      </w:r>
      <w:r w:rsidR="007947D1">
        <w:t xml:space="preserve"> </w:t>
      </w:r>
      <w:r w:rsidR="00C07075">
        <w:t>(casirivimab/imdevimab)</w:t>
      </w:r>
      <w:r w:rsidR="00071734" w:rsidRPr="00071734">
        <w:t xml:space="preserve"> </w:t>
      </w:r>
    </w:p>
    <w:p w14:paraId="21EF5C0D" w14:textId="515E3396" w:rsidR="00071734" w:rsidRPr="00071734" w:rsidRDefault="00071734" w:rsidP="00071734">
      <w:pPr>
        <w:spacing w:after="240"/>
        <w:jc w:val="right"/>
        <w:rPr>
          <w:rFonts w:ascii="Tahoma" w:hAnsi="Tahoma" w:cs="Tahoma"/>
          <w:b/>
          <w:bCs/>
          <w:color w:val="1F3864" w:themeColor="accent1" w:themeShade="80"/>
          <w:sz w:val="24"/>
          <w:szCs w:val="24"/>
        </w:rPr>
      </w:pPr>
      <w:r w:rsidRPr="00071734">
        <w:rPr>
          <w:rFonts w:ascii="Tahoma" w:hAnsi="Tahoma" w:cs="Tahoma"/>
          <w:b/>
          <w:bCs/>
          <w:color w:val="1F3864" w:themeColor="accent1" w:themeShade="80"/>
          <w:sz w:val="24"/>
          <w:szCs w:val="24"/>
        </w:rPr>
        <w:t xml:space="preserve">Date: </w:t>
      </w:r>
      <w:r w:rsidR="00A01412">
        <w:rPr>
          <w:rFonts w:ascii="Tahoma" w:hAnsi="Tahoma" w:cs="Tahoma"/>
          <w:b/>
          <w:bCs/>
          <w:color w:val="1F3864" w:themeColor="accent1" w:themeShade="80"/>
          <w:sz w:val="24"/>
          <w:szCs w:val="24"/>
        </w:rPr>
        <w:t>1</w:t>
      </w:r>
      <w:r w:rsidR="00EB6D0D">
        <w:rPr>
          <w:rFonts w:ascii="Tahoma" w:hAnsi="Tahoma" w:cs="Tahoma"/>
          <w:b/>
          <w:bCs/>
          <w:color w:val="1F3864" w:themeColor="accent1" w:themeShade="80"/>
          <w:sz w:val="24"/>
          <w:szCs w:val="24"/>
        </w:rPr>
        <w:t>8</w:t>
      </w:r>
      <w:r w:rsidR="00A01412">
        <w:rPr>
          <w:rFonts w:ascii="Tahoma" w:hAnsi="Tahoma" w:cs="Tahoma"/>
          <w:b/>
          <w:bCs/>
          <w:color w:val="1F3864" w:themeColor="accent1" w:themeShade="80"/>
          <w:sz w:val="24"/>
          <w:szCs w:val="24"/>
        </w:rPr>
        <w:t xml:space="preserve"> February</w:t>
      </w:r>
      <w:r w:rsidR="00214CE0">
        <w:rPr>
          <w:rFonts w:ascii="Tahoma" w:hAnsi="Tahoma" w:cs="Tahoma"/>
          <w:b/>
          <w:bCs/>
          <w:color w:val="1F3864" w:themeColor="accent1" w:themeShade="80"/>
          <w:sz w:val="24"/>
          <w:szCs w:val="24"/>
        </w:rPr>
        <w:t xml:space="preserve"> 2022</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923"/>
      </w:tblGrid>
      <w:tr w:rsidR="00071734" w:rsidRPr="00926BF6" w14:paraId="1D27F1B8" w14:textId="77777777" w:rsidTr="00467560">
        <w:tc>
          <w:tcPr>
            <w:tcW w:w="9923" w:type="dxa"/>
            <w:shd w:val="clear" w:color="auto" w:fill="F2F2F2" w:themeFill="background1" w:themeFillShade="F2"/>
          </w:tcPr>
          <w:p w14:paraId="76AB1A96" w14:textId="5C5E2BF5" w:rsidR="00071734" w:rsidRPr="00926BF6" w:rsidRDefault="00071734" w:rsidP="00071734">
            <w:pPr>
              <w:pStyle w:val="BodyText"/>
              <w:spacing w:before="120"/>
            </w:pPr>
            <w:r w:rsidRPr="00926BF6">
              <w:t>The Therapeutics Technical Advisory Group (</w:t>
            </w:r>
            <w:r w:rsidR="00467560">
              <w:t xml:space="preserve">Therapeutics </w:t>
            </w:r>
            <w:r w:rsidRPr="00926BF6">
              <w:t xml:space="preserve">TAG) was </w:t>
            </w:r>
            <w:r w:rsidR="003615C7">
              <w:t>established</w:t>
            </w:r>
            <w:r w:rsidRPr="00926BF6">
              <w:t xml:space="preserve"> by the Ministry of Health in August 2021 to provide expert advice on existing and emerging medicines for use in the management of COVID-19.</w:t>
            </w:r>
          </w:p>
        </w:tc>
      </w:tr>
    </w:tbl>
    <w:p w14:paraId="411BBC72" w14:textId="77777777" w:rsidR="00071734" w:rsidRPr="00926BF6" w:rsidRDefault="00071734" w:rsidP="00071734">
      <w:pPr>
        <w:rPr>
          <w:b/>
        </w:rPr>
      </w:pPr>
    </w:p>
    <w:p w14:paraId="5F0B6C7E" w14:textId="577A1C67" w:rsidR="00733AA1" w:rsidRPr="00733AA1" w:rsidRDefault="007947D1" w:rsidP="003B5666">
      <w:pPr>
        <w:pStyle w:val="Heading2"/>
      </w:pPr>
      <w:r w:rsidRPr="00637D81">
        <w:t>What is Ronapreve</w:t>
      </w:r>
      <w:r>
        <w:t>?</w:t>
      </w:r>
      <w:r w:rsidR="00733AA1">
        <w:t xml:space="preserve"> </w:t>
      </w:r>
    </w:p>
    <w:p w14:paraId="2158DEB9" w14:textId="04B1FDFD" w:rsidR="00071734" w:rsidRPr="00A30627" w:rsidRDefault="002B5F0D" w:rsidP="00A30627">
      <w:pPr>
        <w:pStyle w:val="BodyText"/>
      </w:pPr>
      <w:r>
        <w:t>Ronapreve (casirivimab/</w:t>
      </w:r>
      <w:r w:rsidR="00D45249">
        <w:t>i</w:t>
      </w:r>
      <w:r>
        <w:t>mdevimab) contains two monoclonal antibodies that bind to the receptor binding domain of the SARS-CoV-2 spike protein. When people with some variants of COVID-19 are given Ronapreve early in the illness it probably reduces the chance of progression to serious or life-threatening illness.</w:t>
      </w:r>
    </w:p>
    <w:p w14:paraId="15BC120C" w14:textId="02A074F6" w:rsidR="002B5F0D" w:rsidRPr="00926BF6" w:rsidRDefault="00733AA1" w:rsidP="002B5F0D">
      <w:pPr>
        <w:pStyle w:val="Heading2"/>
      </w:pPr>
      <w:r w:rsidRPr="00733AA1">
        <w:t>Evidence for use</w:t>
      </w:r>
    </w:p>
    <w:p w14:paraId="3207E752" w14:textId="77777777" w:rsidR="001900D8" w:rsidRDefault="001900D8" w:rsidP="001900D8">
      <w:pPr>
        <w:pStyle w:val="BodyText"/>
      </w:pPr>
      <w:r>
        <w:t xml:space="preserve">Evidence from a phase 3 trial indicates that 1200mg of casirivimab-imdevimab reduces the chance of </w:t>
      </w:r>
      <w:proofErr w:type="spellStart"/>
      <w:r>
        <w:t>hospitalisation</w:t>
      </w:r>
      <w:proofErr w:type="spellEnd"/>
      <w:r>
        <w:t xml:space="preserve"> from COVID-19 or death from any cause within 29 days by 70% (95% confidence interval 32-87%) </w:t>
      </w:r>
      <w:r>
        <w:fldChar w:fldCharType="begin"/>
      </w:r>
      <w:r>
        <w:instrText xml:space="preserve"> ADDIN EN.CITE &lt;EndNote&gt;&lt;Cite&gt;&lt;Author&gt;Weinreich&lt;/Author&gt;&lt;Year&gt;2021&lt;/Year&gt;&lt;RecNum&gt;304&lt;/RecNum&gt;&lt;DisplayText&gt;(1)&lt;/DisplayText&gt;&lt;record&gt;&lt;rec-number&gt;304&lt;/rec-number&gt;&lt;foreign-keys&gt;&lt;key app="EN" db-id="pzw5rvs9mzarr6e2zdmxrad6drxxw92e9vwp" timestamp="1641780816"&gt;304&lt;/key&gt;&lt;/foreign-keys&gt;&lt;ref-type name="Journal Article"&gt;17&lt;/ref-type&gt;&lt;contributors&gt;&lt;authors&gt;&lt;author&gt;Weinreich, David M&lt;/author&gt;&lt;author&gt;Sivapalasingam, Sumathi&lt;/author&gt;&lt;author&gt;Norton, Thomas&lt;/author&gt;&lt;author&gt;Ali, Shazia&lt;/author&gt;&lt;author&gt;Gao, Haitao&lt;/author&gt;&lt;author&gt;Bhore, Rafia&lt;/author&gt;&lt;author&gt;Xiao, Jing&lt;/author&gt;&lt;author&gt;Hooper, Andrea T&lt;/author&gt;&lt;author&gt;Hamilton, Jennifer D&lt;/author&gt;&lt;author&gt;Musser, Bret J&lt;/author&gt;&lt;/authors&gt;&lt;/contributors&gt;&lt;titles&gt;&lt;title&gt;REGEN-COV antibody combination and outcomes in outpatients with Covid-19&lt;/title&gt;&lt;secondary-title&gt;New England Journal of Medicine&lt;/secondary-title&gt;&lt;/titles&gt;&lt;periodical&gt;&lt;full-title&gt;New England Journal of Medicine&lt;/full-title&gt;&lt;abbr-1&gt;N Engl J Med&lt;/abbr-1&gt;&lt;/periodical&gt;&lt;pages&gt;e81&lt;/pages&gt;&lt;volume&gt;385&lt;/volume&gt;&lt;number&gt;23&lt;/number&gt;&lt;dates&gt;&lt;year&gt;2021&lt;/year&gt;&lt;/dates&gt;&lt;isbn&gt;0028-4793&lt;/isbn&gt;&lt;urls&gt;&lt;/urls&gt;&lt;/record&gt;&lt;/Cite&gt;&lt;/EndNote&gt;</w:instrText>
      </w:r>
      <w:r>
        <w:fldChar w:fldCharType="separate"/>
      </w:r>
      <w:r>
        <w:rPr>
          <w:noProof/>
        </w:rPr>
        <w:t>(1)</w:t>
      </w:r>
      <w:r>
        <w:fldChar w:fldCharType="end"/>
      </w:r>
      <w:r>
        <w:t xml:space="preserve">. This study included people who had been diagnosed with COVID-19 within 3 days and had had symptoms for no longer than 7 days. The participants in the study were adults with at least 1 risk factor for severe COVID-19. Approximately 80% of participants were seronegative for COVID-19. In these people Ronapreve reduced the chance of death or </w:t>
      </w:r>
      <w:proofErr w:type="spellStart"/>
      <w:r>
        <w:t>hospitalisation</w:t>
      </w:r>
      <w:proofErr w:type="spellEnd"/>
      <w:r>
        <w:t xml:space="preserve"> from 3% to 1% - meaning approximately 45 doses of Ronapreve needed to be given to prevent 1 death or </w:t>
      </w:r>
      <w:proofErr w:type="spellStart"/>
      <w:r>
        <w:t>hospitalisation</w:t>
      </w:r>
      <w:proofErr w:type="spellEnd"/>
      <w:r>
        <w:t xml:space="preserve">. </w:t>
      </w:r>
    </w:p>
    <w:p w14:paraId="7441F79F" w14:textId="4532FC0B" w:rsidR="001900D8" w:rsidRDefault="001900D8" w:rsidP="001900D8">
      <w:pPr>
        <w:pStyle w:val="BodyText"/>
      </w:pPr>
      <w:r>
        <w:t xml:space="preserve">Evidence from RECOVERY, an open label adaptive platform trial in patients </w:t>
      </w:r>
      <w:proofErr w:type="spellStart"/>
      <w:r>
        <w:t>hospitalised</w:t>
      </w:r>
      <w:proofErr w:type="spellEnd"/>
      <w:r>
        <w:t xml:space="preserve"> due to COVID-19, shows that casirivimab-imdevimab reduced the chance of death from 30% to 24%, meaning 1 death could be avoided if 17 patients were given casirivimab-imdevimab</w:t>
      </w:r>
      <w:r w:rsidR="00C96E28">
        <w:t xml:space="preserve"> </w:t>
      </w:r>
      <w:r w:rsidR="00C96E28">
        <w:fldChar w:fldCharType="begin"/>
      </w:r>
      <w:r w:rsidR="005A3291">
        <w:instrText xml:space="preserve"> ADDIN EN.CITE &lt;EndNote&gt;&lt;Cite&gt;&lt;Year&gt;2022&lt;/Year&gt;&lt;RecNum&gt;321&lt;/RecNum&gt;&lt;DisplayText&gt;(2)&lt;/DisplayText&gt;&lt;record&gt;&lt;rec-number&gt;321&lt;/rec-number&gt;&lt;foreign-keys&gt;&lt;key app="EN" db-id="pzw5rvs9mzarr6e2zdmxrad6drxxw92e9vwp" timestamp="1645074401"&gt;321&lt;/key&gt;&lt;/foreign-keys&gt;&lt;ref-type name="Journal Article"&gt;17&lt;/ref-type&gt;&lt;contributors&gt;&lt;authors&gt;&lt;author&gt;RECOVERY Collaborative Group,&lt;/author&gt;&lt;/authors&gt;&lt;/contributors&gt;&lt;titles&gt;&lt;title&gt;Casirivimab and imdevimab in patients admitted to hospital with COVID-19 (RECOVERY): a randomised, controlled, open-label, platform trial&lt;/title&gt;&lt;secondary-title&gt;The Lancet&lt;/secondary-title&gt;&lt;/titles&gt;&lt;periodical&gt;&lt;full-title&gt;The Lancet&lt;/full-title&gt;&lt;abbr-1&gt;Lancet&lt;/abbr-1&gt;&lt;/periodical&gt;&lt;pages&gt;665-676&lt;/pages&gt;&lt;volume&gt;399&lt;/volume&gt;&lt;number&gt;10325&lt;/number&gt;&lt;dates&gt;&lt;year&gt;2022&lt;/year&gt;&lt;pub-dates&gt;&lt;date&gt;2022/02/12/&lt;/date&gt;&lt;/pub-dates&gt;&lt;/dates&gt;&lt;isbn&gt;0140-6736&lt;/isbn&gt;&lt;urls&gt;&lt;related-urls&gt;&lt;url&gt;https://www.sciencedirect.com/science/article/pii/S0140673622001635&lt;/url&gt;&lt;/related-urls&gt;&lt;/urls&gt;&lt;electronic-resource-num&gt;https://doi.org/10.1016/S0140-6736(22)00163-5&lt;/electronic-resource-num&gt;&lt;/record&gt;&lt;/Cite&gt;&lt;/EndNote&gt;</w:instrText>
      </w:r>
      <w:r w:rsidR="00C96E28">
        <w:fldChar w:fldCharType="separate"/>
      </w:r>
      <w:r w:rsidR="00C96E28">
        <w:rPr>
          <w:noProof/>
        </w:rPr>
        <w:t>(2)</w:t>
      </w:r>
      <w:r w:rsidR="00C96E28">
        <w:fldChar w:fldCharType="end"/>
      </w:r>
      <w:r>
        <w:t>. This result was in patients who did not have antibodies to SARS-CoV-2, and a benefit was not seen in patients who were seropositive. The mean (interquartile range) duration of symptoms of people in this trial was 7 (4 -10) days. Two thirds of participants in this study were on supplemental oxygen and 20% were being provided with non-invasive ventilatory support.</w:t>
      </w:r>
    </w:p>
    <w:p w14:paraId="36F0813B" w14:textId="7992E4E6" w:rsidR="00BD7FA9" w:rsidRPr="00550FAA" w:rsidRDefault="00BD7FA9" w:rsidP="00BD7FA9">
      <w:pPr>
        <w:pStyle w:val="Heading2"/>
      </w:pPr>
      <w:r w:rsidRPr="00550FAA">
        <w:t>Effectiveness for SARS-CoV</w:t>
      </w:r>
      <w:r w:rsidR="00D563FE">
        <w:t>-</w:t>
      </w:r>
      <w:r w:rsidRPr="00550FAA">
        <w:t>2 variants</w:t>
      </w:r>
    </w:p>
    <w:p w14:paraId="4C482B33" w14:textId="5B3A250E" w:rsidR="00E41900" w:rsidRDefault="00E41900" w:rsidP="00E41900">
      <w:pPr>
        <w:pStyle w:val="BodyText"/>
      </w:pPr>
      <w:r>
        <w:t xml:space="preserve">The patients were enrolled in the pivotal trial prior to the widespread distribution of the SARS-CoV-2 Delta variant, and prior to detection of the Omicron variant. In vitro and observational data indicate efficacy against the Delta variant </w:t>
      </w:r>
      <w:r>
        <w:fldChar w:fldCharType="begin"/>
      </w:r>
      <w:r w:rsidR="00C96E28">
        <w:instrText xml:space="preserve"> ADDIN EN.CITE &lt;EndNote&gt;&lt;Cite&gt;&lt;Year&gt;2021&lt;/Year&gt;&lt;RecNum&gt;303&lt;/RecNum&gt;&lt;DisplayText&gt;(3, 4)&lt;/DisplayText&gt;&lt;record&gt;&lt;rec-number&gt;303&lt;/rec-number&gt;&lt;foreign-keys&gt;&lt;key app="EN" db-id="pzw5rvs9mzarr6e2zdmxrad6drxxw92e9vwp" timestamp="1641780670"&gt;303&lt;/key&gt;&lt;/foreign-keys&gt;&lt;ref-type name="Press Release"&gt;63&lt;/ref-type&gt;&lt;contributors&gt;&lt;/contributors&gt;&lt;titles&gt;&lt;title&gt;Ronapreve does not retain neutralising activity against the Omicron variant&lt;/title&gt;&lt;/titles&gt;&lt;number&gt;4&lt;/number&gt;&lt;dates&gt;&lt;year&gt;2021&lt;/year&gt;&lt;pub-dates&gt;&lt;date&gt;16 Dec 2021&lt;/date&gt;&lt;/pub-dates&gt;&lt;/dates&gt;&lt;pub-location&gt;Basel&lt;/pub-location&gt;&lt;publisher&gt;Roche&lt;/publisher&gt;&lt;urls&gt;&lt;/urls&gt;&lt;/record&gt;&lt;/Cite&gt;&lt;Cite&gt;&lt;Author&gt;Chen&lt;/Author&gt;&lt;Year&gt;2021&lt;/Year&gt;&lt;RecNum&gt;317&lt;/RecNum&gt;&lt;record&gt;&lt;rec-number&gt;317&lt;/rec-number&gt;&lt;foreign-keys&gt;&lt;key app="EN" db-id="pzw5rvs9mzarr6e2zdmxrad6drxxw92e9vwp" timestamp="1644024862"&gt;317&lt;/key&gt;&lt;/foreign-keys&gt;&lt;ref-type name="Journal Article"&gt;17&lt;/ref-type&gt;&lt;contributors&gt;&lt;authors&gt;&lt;author&gt;Chen, Rita E&lt;/author&gt;&lt;author&gt;Winkler, Emma S&lt;/author&gt;&lt;author&gt;Case, James Brett&lt;/author&gt;&lt;author&gt;Aziati, Ishmael D&lt;/author&gt;&lt;author&gt;Bricker, Traci L&lt;/author&gt;&lt;author&gt;Joshi, Astha&lt;/author&gt;&lt;author&gt;Darling, Tamarand L&lt;/author&gt;&lt;author&gt;Ying, Baoling&lt;/author&gt;&lt;author&gt;Errico, John M&lt;/author&gt;&lt;author&gt;Shrihari, Swathi&lt;/author&gt;&lt;/authors&gt;&lt;/contributors&gt;&lt;titles&gt;&lt;title&gt;In vivo monoclonal antibody efficacy against SARS-CoV-2 variant strains&lt;/title&gt;&lt;secondary-title&gt;Nature&lt;/secondary-title&gt;&lt;/titles&gt;&lt;periodical&gt;&lt;full-title&gt;Nature&lt;/full-title&gt;&lt;/periodical&gt;&lt;pages&gt;103-108&lt;/pages&gt;&lt;volume&gt;596&lt;/volume&gt;&lt;number&gt;7870&lt;/number&gt;&lt;dates&gt;&lt;year&gt;2021&lt;/year&gt;&lt;/dates&gt;&lt;isbn&gt;1476-4687&lt;/isbn&gt;&lt;urls&gt;&lt;/urls&gt;&lt;/record&gt;&lt;/Cite&gt;&lt;/EndNote&gt;</w:instrText>
      </w:r>
      <w:r>
        <w:fldChar w:fldCharType="separate"/>
      </w:r>
      <w:r w:rsidR="00C96E28">
        <w:rPr>
          <w:noProof/>
        </w:rPr>
        <w:t>(3, 4)</w:t>
      </w:r>
      <w:r>
        <w:fldChar w:fldCharType="end"/>
      </w:r>
      <w:r>
        <w:t xml:space="preserve">. Studies of viral </w:t>
      </w:r>
      <w:proofErr w:type="spellStart"/>
      <w:r>
        <w:t>neutralisation</w:t>
      </w:r>
      <w:proofErr w:type="spellEnd"/>
      <w:r>
        <w:t xml:space="preserve"> suggest </w:t>
      </w:r>
      <w:proofErr w:type="spellStart"/>
      <w:r>
        <w:t>Ronapreve</w:t>
      </w:r>
      <w:proofErr w:type="spellEnd"/>
      <w:r>
        <w:t xml:space="preserve"> will not be effective against the SARS-CoV-2 Omicron variant </w:t>
      </w:r>
      <w:r>
        <w:fldChar w:fldCharType="begin">
          <w:fldData xml:space="preserve">PEVuZE5vdGU+PENpdGU+PEF1dGhvcj5UYXRoYW08L0F1dGhvcj48WWVhcj4yMDIyPC9ZZWFyPjxS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</w:fldData>
        </w:fldChar>
      </w:r>
      <w:r w:rsidR="00C96E28">
        <w:instrText xml:space="preserve"> ADDIN EN.CITE </w:instrText>
      </w:r>
      <w:r w:rsidR="00C96E28">
        <w:fldChar w:fldCharType="begin">
          <w:fldData xml:space="preserve">PEVuZE5vdGU+PENpdGU+PEF1dGhvcj5UYXRoYW08L0F1dGhvcj48WWVhcj4yMDIyPC9ZZWFyPjxS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</w:fldData>
        </w:fldChar>
      </w:r>
      <w:r w:rsidR="00C96E28">
        <w:instrText xml:space="preserve"> ADDIN EN.CITE.DATA </w:instrText>
      </w:r>
      <w:r w:rsidR="00C96E28">
        <w:fldChar w:fldCharType="end"/>
      </w:r>
      <w:r>
        <w:fldChar w:fldCharType="separate"/>
      </w:r>
      <w:r w:rsidR="00C96E28">
        <w:rPr>
          <w:noProof/>
        </w:rPr>
        <w:t>(5, 6)</w:t>
      </w:r>
      <w:r>
        <w:fldChar w:fldCharType="end"/>
      </w:r>
      <w:r>
        <w:t>.</w:t>
      </w:r>
    </w:p>
    <w:p w14:paraId="405CB13B" w14:textId="77777777" w:rsidR="009858DF" w:rsidRDefault="009858DF" w:rsidP="00D563FE">
      <w:pPr>
        <w:pStyle w:val="Heading2"/>
      </w:pPr>
    </w:p>
    <w:p w14:paraId="039CC641" w14:textId="66EA2A11" w:rsidR="00FE7DED" w:rsidRDefault="00D563FE" w:rsidP="00D563FE">
      <w:pPr>
        <w:pStyle w:val="Heading2"/>
      </w:pPr>
      <w:r w:rsidRPr="008061C8">
        <w:t>Ronapreve is considered ineffective against the Omicron variant</w:t>
      </w:r>
    </w:p>
    <w:p w14:paraId="52085E95" w14:textId="63B13620" w:rsidR="004B63D5" w:rsidRDefault="004B63D5" w:rsidP="004B63D5">
      <w:pPr>
        <w:pStyle w:val="BodyText"/>
      </w:pPr>
      <w:r>
        <w:t>Although</w:t>
      </w:r>
      <w:r w:rsidRPr="008061C8">
        <w:t xml:space="preserve"> if Ronapreve is inadvertently given to someone with the Omicron variant, it will not </w:t>
      </w:r>
      <w:r>
        <w:t>be harmful, cl</w:t>
      </w:r>
      <w:r w:rsidRPr="0050237B">
        <w:t xml:space="preserve">inicians should either have confirmed the patient is infected with the Delta </w:t>
      </w:r>
      <w:proofErr w:type="gramStart"/>
      <w:r w:rsidRPr="0050237B">
        <w:t>variant, or</w:t>
      </w:r>
      <w:proofErr w:type="gramEnd"/>
      <w:r w:rsidRPr="0050237B">
        <w:t xml:space="preserve"> have strong epidemiologic reasons to suspect that the COVID-19 infection is caused by the Delta variant</w:t>
      </w:r>
      <w:r w:rsidRPr="004B63D5">
        <w:rPr>
          <w:b/>
        </w:rPr>
        <w:t xml:space="preserve">. </w:t>
      </w:r>
      <w:r>
        <w:t>As the laboratory testing required to determine the SARS-CoV-2 variant is unlikely to be available in the required timeframe, clinicians should liaise with their local Medical Officer of Health to understand the likelihood that their patient may have a suitable COVID-19 variant.</w:t>
      </w:r>
    </w:p>
    <w:p w14:paraId="69A59D77" w14:textId="77777777" w:rsidR="003C66F6" w:rsidRPr="00AE5275" w:rsidRDefault="003C66F6" w:rsidP="00A30627">
      <w:pPr>
        <w:pStyle w:val="Heading2"/>
        <w:numPr>
          <w:ilvl w:val="0"/>
          <w:numId w:val="0"/>
        </w:numPr>
      </w:pPr>
      <w:r w:rsidRPr="00AE5275">
        <w:t>Ronapreve use for those at most likelihood to benefit</w:t>
      </w:r>
    </w:p>
    <w:p w14:paraId="1FE39986" w14:textId="77777777" w:rsidR="009F502B" w:rsidRPr="00876694" w:rsidRDefault="009F502B" w:rsidP="009F502B">
      <w:pPr>
        <w:rPr>
          <w:rFonts w:cstheme="minorHAnsi"/>
        </w:rPr>
      </w:pPr>
      <w:r w:rsidRPr="00876694">
        <w:rPr>
          <w:rFonts w:cstheme="minorHAnsi"/>
        </w:rPr>
        <w:t xml:space="preserve">There are limited supplies of Ronapreve, and our health system is not equipped to give Ronapreve to everyone with COVID-19. The best approach is to use the doses that we have to those who need them most – the people at highest risk of developing severe COVID-19. </w:t>
      </w:r>
    </w:p>
    <w:p w14:paraId="798563D2" w14:textId="77777777" w:rsidR="009F502B" w:rsidRPr="00876694" w:rsidRDefault="009F502B" w:rsidP="009F502B">
      <w:pPr>
        <w:rPr>
          <w:rFonts w:cstheme="minorHAnsi"/>
        </w:rPr>
      </w:pPr>
      <w:r w:rsidRPr="00876694">
        <w:rPr>
          <w:rFonts w:cstheme="minorHAnsi"/>
        </w:rPr>
        <w:t>From observational data we know the people most at risk are:</w:t>
      </w:r>
    </w:p>
    <w:p w14:paraId="0D536DB2" w14:textId="77777777" w:rsidR="009F502B" w:rsidRPr="00876694" w:rsidRDefault="009F502B" w:rsidP="009F502B">
      <w:pPr>
        <w:pStyle w:val="ListParagraph"/>
        <w:numPr>
          <w:ilvl w:val="0"/>
          <w:numId w:val="17"/>
        </w:numPr>
        <w:spacing w:after="0"/>
        <w:rPr>
          <w:rFonts w:cstheme="minorHAnsi"/>
        </w:rPr>
      </w:pPr>
      <w:r w:rsidRPr="00876694">
        <w:rPr>
          <w:rFonts w:cstheme="minorHAnsi"/>
        </w:rPr>
        <w:t>Unvaccinated people</w:t>
      </w:r>
    </w:p>
    <w:p w14:paraId="54A409A0" w14:textId="77777777" w:rsidR="009F502B" w:rsidRPr="00876694" w:rsidRDefault="009F502B" w:rsidP="009F502B">
      <w:pPr>
        <w:pStyle w:val="ListParagraph"/>
        <w:numPr>
          <w:ilvl w:val="0"/>
          <w:numId w:val="17"/>
        </w:numPr>
        <w:spacing w:after="0"/>
        <w:rPr>
          <w:rFonts w:cstheme="minorHAnsi"/>
        </w:rPr>
      </w:pPr>
      <w:r w:rsidRPr="00876694">
        <w:rPr>
          <w:rFonts w:cstheme="minorHAnsi"/>
        </w:rPr>
        <w:t>People whose immune systems may not have responded adequately to vaccination due to immune suppressing conditions or medications</w:t>
      </w:r>
    </w:p>
    <w:p w14:paraId="34120F4D" w14:textId="77777777" w:rsidR="009F502B" w:rsidRPr="00876694" w:rsidRDefault="009F502B" w:rsidP="009F502B">
      <w:pPr>
        <w:pStyle w:val="ListParagraph"/>
        <w:numPr>
          <w:ilvl w:val="0"/>
          <w:numId w:val="17"/>
        </w:numPr>
        <w:spacing w:after="0"/>
        <w:rPr>
          <w:rFonts w:cstheme="minorHAnsi"/>
        </w:rPr>
      </w:pPr>
      <w:r w:rsidRPr="00876694">
        <w:rPr>
          <w:rFonts w:cstheme="minorHAnsi"/>
        </w:rPr>
        <w:t>Older people</w:t>
      </w:r>
    </w:p>
    <w:p w14:paraId="33E1BE16" w14:textId="77777777" w:rsidR="009F502B" w:rsidRPr="00876694" w:rsidRDefault="009F502B" w:rsidP="009F502B">
      <w:pPr>
        <w:pStyle w:val="ListParagraph"/>
        <w:numPr>
          <w:ilvl w:val="0"/>
          <w:numId w:val="17"/>
        </w:numPr>
        <w:spacing w:after="0"/>
        <w:rPr>
          <w:rFonts w:cstheme="minorHAnsi"/>
        </w:rPr>
      </w:pPr>
      <w:r w:rsidRPr="00876694">
        <w:rPr>
          <w:rFonts w:cstheme="minorHAnsi"/>
        </w:rPr>
        <w:t>People with co-morbidities</w:t>
      </w:r>
    </w:p>
    <w:p w14:paraId="764625E9" w14:textId="77777777" w:rsidR="009F502B" w:rsidRPr="00876694" w:rsidRDefault="009F502B" w:rsidP="009F502B">
      <w:pPr>
        <w:pStyle w:val="ListParagraph"/>
        <w:numPr>
          <w:ilvl w:val="0"/>
          <w:numId w:val="17"/>
        </w:numPr>
        <w:spacing w:after="0"/>
        <w:rPr>
          <w:rFonts w:cstheme="minorHAnsi"/>
        </w:rPr>
      </w:pPr>
      <w:r w:rsidRPr="00876694">
        <w:rPr>
          <w:rFonts w:cstheme="minorHAnsi"/>
        </w:rPr>
        <w:t>Māori and Pacific people</w:t>
      </w:r>
    </w:p>
    <w:p w14:paraId="7C294644" w14:textId="77777777" w:rsidR="009F502B" w:rsidRPr="00876694" w:rsidRDefault="009F502B" w:rsidP="009F502B">
      <w:pPr>
        <w:rPr>
          <w:rFonts w:cstheme="minorHAnsi"/>
        </w:rPr>
      </w:pPr>
    </w:p>
    <w:p w14:paraId="56798AD3" w14:textId="77777777" w:rsidR="009F502B" w:rsidRPr="00876694" w:rsidRDefault="009F502B" w:rsidP="009F502B">
      <w:pPr>
        <w:rPr>
          <w:rFonts w:cstheme="minorHAnsi"/>
        </w:rPr>
      </w:pPr>
      <w:r w:rsidRPr="00876694">
        <w:rPr>
          <w:rFonts w:cstheme="minorHAnsi"/>
        </w:rPr>
        <w:t>There also needs to be equitable access, so that provision of Ronapreve is based on who needs it most rather than ease of access and availability of healthcare.</w:t>
      </w:r>
    </w:p>
    <w:p w14:paraId="2B079E34" w14:textId="03932EBB" w:rsidR="009F502B" w:rsidRDefault="009F502B" w:rsidP="00C46C4B">
      <w:pPr>
        <w:pStyle w:val="Heading2"/>
        <w:numPr>
          <w:ilvl w:val="0"/>
          <w:numId w:val="0"/>
        </w:numPr>
      </w:pPr>
      <w:r>
        <w:t xml:space="preserve">Who should be treated </w:t>
      </w:r>
      <w:r w:rsidR="009858DF">
        <w:t xml:space="preserve">with </w:t>
      </w:r>
      <w:r>
        <w:t>Ronapreve?</w:t>
      </w:r>
    </w:p>
    <w:p w14:paraId="5E4D09AE" w14:textId="77777777" w:rsidR="009F502B" w:rsidRPr="006878C0" w:rsidRDefault="009F502B" w:rsidP="009F502B">
      <w:r w:rsidRPr="006878C0">
        <w:t xml:space="preserve">Medsafe have approved </w:t>
      </w:r>
      <w:r>
        <w:t xml:space="preserve">use of </w:t>
      </w:r>
      <w:r w:rsidRPr="006878C0">
        <w:t xml:space="preserve">Ronapreve for the </w:t>
      </w:r>
      <w:r>
        <w:t xml:space="preserve">indication of </w:t>
      </w:r>
      <w:r w:rsidRPr="006878C0">
        <w:t>treatment of COVID-19 in adults and adolescents (aged 12 years and older and weighing at least 40 kg) who do not require supplemental oxygen for COVID-19 and who are at increased risk of progressing to severe COVID-19.</w:t>
      </w:r>
    </w:p>
    <w:p w14:paraId="61E93E3A" w14:textId="203A038E" w:rsidR="009F502B" w:rsidRPr="006878C0" w:rsidRDefault="009F502B" w:rsidP="009F502B">
      <w:r w:rsidRPr="006878C0">
        <w:t>Pharmac has approved access to Ronapreve for the following groups.</w:t>
      </w:r>
    </w:p>
    <w:p w14:paraId="4C05266A" w14:textId="77777777" w:rsidR="009F502B" w:rsidRPr="00740790" w:rsidRDefault="009F502B" w:rsidP="009F502B">
      <w:pPr>
        <w:rPr>
          <w:i/>
        </w:rPr>
      </w:pPr>
      <w:r w:rsidRPr="00740790">
        <w:rPr>
          <w:bCs/>
          <w:i/>
        </w:rPr>
        <w:t>Treatment of profoundly immunocompromised patients</w:t>
      </w:r>
    </w:p>
    <w:p w14:paraId="7C9F8732" w14:textId="77777777" w:rsidR="009F502B" w:rsidRPr="006878C0" w:rsidRDefault="009F502B" w:rsidP="009F502B">
      <w:pPr>
        <w:numPr>
          <w:ilvl w:val="0"/>
          <w:numId w:val="18"/>
        </w:numPr>
        <w:spacing w:after="0"/>
      </w:pPr>
      <w:r w:rsidRPr="006878C0">
        <w:t>Patient has confirmed (or probable) COVID-19; and</w:t>
      </w:r>
    </w:p>
    <w:p w14:paraId="0F128F70" w14:textId="77777777" w:rsidR="009F502B" w:rsidRPr="006878C0" w:rsidRDefault="009F502B" w:rsidP="009F502B">
      <w:pPr>
        <w:numPr>
          <w:ilvl w:val="0"/>
          <w:numId w:val="18"/>
        </w:numPr>
        <w:spacing w:after="0"/>
      </w:pPr>
      <w:r w:rsidRPr="006878C0">
        <w:t>The patient is in the community </w:t>
      </w:r>
      <w:r w:rsidRPr="006878C0">
        <w:rPr>
          <w:bCs/>
        </w:rPr>
        <w:t>(treated as an outpatient)</w:t>
      </w:r>
      <w:r w:rsidRPr="006878C0">
        <w:t> with mild to moderate disease severity</w:t>
      </w:r>
      <w:r w:rsidRPr="006878C0">
        <w:rPr>
          <w:bCs/>
        </w:rPr>
        <w:t>*</w:t>
      </w:r>
      <w:r w:rsidRPr="006878C0">
        <w:t>; and</w:t>
      </w:r>
    </w:p>
    <w:p w14:paraId="56158258" w14:textId="77777777" w:rsidR="009F502B" w:rsidRPr="006878C0" w:rsidRDefault="009F502B" w:rsidP="009F502B">
      <w:pPr>
        <w:numPr>
          <w:ilvl w:val="0"/>
          <w:numId w:val="18"/>
        </w:numPr>
        <w:spacing w:after="0"/>
      </w:pPr>
      <w:r w:rsidRPr="006878C0">
        <w:rPr>
          <w:bCs/>
        </w:rPr>
        <w:t xml:space="preserve">Patient is profoundly immunocompromised** and is at risk of not having mounted an adequate response to vaccination against COVID-19 </w:t>
      </w:r>
      <w:r w:rsidRPr="006878C0">
        <w:rPr>
          <w:b/>
          <w:bCs/>
        </w:rPr>
        <w:t>or</w:t>
      </w:r>
      <w:r w:rsidRPr="006878C0">
        <w:rPr>
          <w:bCs/>
        </w:rPr>
        <w:t xml:space="preserve"> is unvaccinated; and</w:t>
      </w:r>
    </w:p>
    <w:p w14:paraId="12364ED3" w14:textId="77777777" w:rsidR="009F502B" w:rsidRPr="006878C0" w:rsidRDefault="009F502B" w:rsidP="009F502B">
      <w:pPr>
        <w:numPr>
          <w:ilvl w:val="0"/>
          <w:numId w:val="18"/>
        </w:numPr>
        <w:spacing w:after="0"/>
      </w:pPr>
      <w:r w:rsidRPr="006878C0">
        <w:t xml:space="preserve">Patient’s symptoms started within the last 10 </w:t>
      </w:r>
      <w:proofErr w:type="gramStart"/>
      <w:r w:rsidRPr="006878C0">
        <w:t>days;</w:t>
      </w:r>
      <w:proofErr w:type="gramEnd"/>
      <w:r w:rsidRPr="006878C0">
        <w:t xml:space="preserve"> and</w:t>
      </w:r>
    </w:p>
    <w:p w14:paraId="487ABADC" w14:textId="77777777" w:rsidR="009F502B" w:rsidRPr="006878C0" w:rsidRDefault="009F502B" w:rsidP="009F502B">
      <w:pPr>
        <w:numPr>
          <w:ilvl w:val="0"/>
          <w:numId w:val="18"/>
        </w:numPr>
        <w:spacing w:after="0"/>
      </w:pPr>
      <w:r w:rsidRPr="006878C0">
        <w:t>Patient is not receiving high flow oxygen or assisted/mechanical ventilation; and</w:t>
      </w:r>
    </w:p>
    <w:p w14:paraId="275F6B55" w14:textId="77777777" w:rsidR="009F502B" w:rsidRPr="006878C0" w:rsidRDefault="009F502B" w:rsidP="009F502B">
      <w:pPr>
        <w:numPr>
          <w:ilvl w:val="0"/>
          <w:numId w:val="18"/>
        </w:numPr>
        <w:spacing w:after="0"/>
      </w:pPr>
      <w:r w:rsidRPr="006878C0">
        <w:t>Casirivimab and imdevimab is to be administered at a maximum dose of no greater than 2,400 mg. </w:t>
      </w:r>
    </w:p>
    <w:p w14:paraId="12A55474" w14:textId="77777777" w:rsidR="009F502B" w:rsidRPr="006878C0" w:rsidRDefault="009F502B" w:rsidP="009F502B"/>
    <w:p w14:paraId="1A066D9C" w14:textId="77777777" w:rsidR="00363E27" w:rsidRDefault="00363E27" w:rsidP="009F502B">
      <w:pPr>
        <w:rPr>
          <w:bCs/>
          <w:i/>
        </w:rPr>
      </w:pPr>
    </w:p>
    <w:p w14:paraId="53D54F07" w14:textId="77777777" w:rsidR="00363E27" w:rsidRDefault="00363E27" w:rsidP="009F502B">
      <w:pPr>
        <w:rPr>
          <w:bCs/>
          <w:i/>
        </w:rPr>
      </w:pPr>
    </w:p>
    <w:p w14:paraId="6BA59EEF" w14:textId="03A7B4F2" w:rsidR="009F502B" w:rsidRPr="00740790" w:rsidRDefault="009F502B" w:rsidP="009F502B">
      <w:pPr>
        <w:rPr>
          <w:i/>
        </w:rPr>
      </w:pPr>
      <w:r w:rsidRPr="00740790">
        <w:rPr>
          <w:bCs/>
          <w:i/>
        </w:rPr>
        <w:lastRenderedPageBreak/>
        <w:t>Treatment of mild to moderate COVID-19-hospitalised patients</w:t>
      </w:r>
    </w:p>
    <w:p w14:paraId="4BCF2AE3" w14:textId="77777777" w:rsidR="009F502B" w:rsidRPr="006878C0" w:rsidRDefault="009F502B" w:rsidP="009F502B">
      <w:r w:rsidRPr="006878C0">
        <w:t>All of the following:</w:t>
      </w:r>
    </w:p>
    <w:p w14:paraId="65AD2E3D" w14:textId="77777777" w:rsidR="009F502B" w:rsidRPr="006878C0" w:rsidRDefault="009F502B" w:rsidP="009F502B">
      <w:pPr>
        <w:numPr>
          <w:ilvl w:val="0"/>
          <w:numId w:val="19"/>
        </w:numPr>
        <w:spacing w:after="0"/>
      </w:pPr>
      <w:r w:rsidRPr="006878C0">
        <w:t>Patient has confirmed (or probable) COVID-19; and</w:t>
      </w:r>
    </w:p>
    <w:p w14:paraId="3FD3C9F4" w14:textId="77777777" w:rsidR="009F502B" w:rsidRPr="006878C0" w:rsidRDefault="009F502B" w:rsidP="009F502B">
      <w:pPr>
        <w:numPr>
          <w:ilvl w:val="0"/>
          <w:numId w:val="19"/>
        </w:numPr>
        <w:spacing w:after="0"/>
      </w:pPr>
      <w:r w:rsidRPr="006878C0">
        <w:t>Patient is an in-patient in hospital with mild to moderate disease severity*; and</w:t>
      </w:r>
    </w:p>
    <w:p w14:paraId="3AF76FC8" w14:textId="77777777" w:rsidR="009F502B" w:rsidRPr="006878C0" w:rsidRDefault="009F502B" w:rsidP="009F502B">
      <w:pPr>
        <w:numPr>
          <w:ilvl w:val="0"/>
          <w:numId w:val="19"/>
        </w:numPr>
        <w:spacing w:after="0"/>
      </w:pPr>
      <w:r w:rsidRPr="006878C0">
        <w:t xml:space="preserve">Patient’s symptoms started within the last 10 </w:t>
      </w:r>
      <w:proofErr w:type="gramStart"/>
      <w:r w:rsidRPr="006878C0">
        <w:t>days;</w:t>
      </w:r>
      <w:proofErr w:type="gramEnd"/>
      <w:r w:rsidRPr="006878C0">
        <w:t xml:space="preserve"> and</w:t>
      </w:r>
    </w:p>
    <w:p w14:paraId="418812D7" w14:textId="77777777" w:rsidR="009F502B" w:rsidRPr="006878C0" w:rsidRDefault="009F502B" w:rsidP="009F502B">
      <w:pPr>
        <w:numPr>
          <w:ilvl w:val="0"/>
          <w:numId w:val="19"/>
        </w:numPr>
        <w:spacing w:after="0"/>
      </w:pPr>
      <w:r w:rsidRPr="006878C0">
        <w:t>Patient is not receiving high flow oxygen or assisted/mechanical ventilation; and</w:t>
      </w:r>
    </w:p>
    <w:p w14:paraId="1C478B03" w14:textId="77777777" w:rsidR="009F502B" w:rsidRPr="006878C0" w:rsidRDefault="009F502B" w:rsidP="009F502B">
      <w:pPr>
        <w:numPr>
          <w:ilvl w:val="0"/>
          <w:numId w:val="19"/>
        </w:numPr>
        <w:spacing w:after="0"/>
      </w:pPr>
      <w:r w:rsidRPr="006878C0">
        <w:t>Any of the following:</w:t>
      </w:r>
    </w:p>
    <w:p w14:paraId="7FACC1CF" w14:textId="77777777" w:rsidR="009F502B" w:rsidRPr="006878C0" w:rsidRDefault="009F502B" w:rsidP="009F502B">
      <w:pPr>
        <w:numPr>
          <w:ilvl w:val="2"/>
          <w:numId w:val="20"/>
        </w:numPr>
        <w:tabs>
          <w:tab w:val="clear" w:pos="2160"/>
        </w:tabs>
        <w:spacing w:after="0"/>
      </w:pPr>
      <w:r w:rsidRPr="006878C0">
        <w:t>Age &gt; 50; or</w:t>
      </w:r>
    </w:p>
    <w:p w14:paraId="21942C98" w14:textId="77777777" w:rsidR="009F502B" w:rsidRPr="006878C0" w:rsidRDefault="009F502B" w:rsidP="009F502B">
      <w:pPr>
        <w:numPr>
          <w:ilvl w:val="2"/>
          <w:numId w:val="20"/>
        </w:numPr>
        <w:tabs>
          <w:tab w:val="clear" w:pos="2160"/>
        </w:tabs>
        <w:spacing w:after="0"/>
      </w:pPr>
      <w:r w:rsidRPr="006878C0">
        <w:t>BMI &gt;30; or</w:t>
      </w:r>
    </w:p>
    <w:p w14:paraId="4C7F8993" w14:textId="77777777" w:rsidR="009F502B" w:rsidRPr="006878C0" w:rsidRDefault="009F502B" w:rsidP="009F502B">
      <w:pPr>
        <w:numPr>
          <w:ilvl w:val="2"/>
          <w:numId w:val="20"/>
        </w:numPr>
        <w:tabs>
          <w:tab w:val="clear" w:pos="2160"/>
        </w:tabs>
        <w:spacing w:after="0"/>
      </w:pPr>
      <w:r w:rsidRPr="006878C0">
        <w:t>Patient is Māori or Pacific ethnicity; or</w:t>
      </w:r>
    </w:p>
    <w:p w14:paraId="53CDBBBF" w14:textId="77777777" w:rsidR="009F502B" w:rsidRPr="006878C0" w:rsidRDefault="009F502B" w:rsidP="009F502B">
      <w:pPr>
        <w:numPr>
          <w:ilvl w:val="2"/>
          <w:numId w:val="20"/>
        </w:numPr>
        <w:tabs>
          <w:tab w:val="clear" w:pos="2160"/>
        </w:tabs>
        <w:spacing w:after="0"/>
      </w:pPr>
      <w:r w:rsidRPr="006878C0">
        <w:t>Patient is at increased risk of severe illness from COVID-19, excluding pregnancy, as described on the Ministry of Health website**</w:t>
      </w:r>
      <w:r>
        <w:t>*</w:t>
      </w:r>
      <w:r w:rsidRPr="006878C0">
        <w:t>; and</w:t>
      </w:r>
    </w:p>
    <w:p w14:paraId="16A86515" w14:textId="77777777" w:rsidR="009F502B" w:rsidRPr="006878C0" w:rsidRDefault="009F502B" w:rsidP="009F502B">
      <w:pPr>
        <w:numPr>
          <w:ilvl w:val="0"/>
          <w:numId w:val="19"/>
        </w:numPr>
        <w:spacing w:after="0"/>
      </w:pPr>
      <w:r w:rsidRPr="006878C0">
        <w:t>Either:</w:t>
      </w:r>
    </w:p>
    <w:p w14:paraId="553A902C" w14:textId="77777777" w:rsidR="009F502B" w:rsidRPr="006878C0" w:rsidRDefault="009F502B" w:rsidP="009F502B">
      <w:pPr>
        <w:numPr>
          <w:ilvl w:val="1"/>
          <w:numId w:val="19"/>
        </w:numPr>
        <w:spacing w:after="0"/>
      </w:pPr>
      <w:r w:rsidRPr="006878C0">
        <w:t>Patient is unvaccinated; or</w:t>
      </w:r>
    </w:p>
    <w:p w14:paraId="42B9D501" w14:textId="77777777" w:rsidR="009F502B" w:rsidRPr="006878C0" w:rsidRDefault="009F502B" w:rsidP="009F502B">
      <w:pPr>
        <w:numPr>
          <w:ilvl w:val="1"/>
          <w:numId w:val="19"/>
        </w:numPr>
        <w:spacing w:after="0"/>
      </w:pPr>
      <w:r w:rsidRPr="006878C0">
        <w:t>Patient is seronegative </w:t>
      </w:r>
      <w:r w:rsidRPr="006878C0">
        <w:rPr>
          <w:bCs/>
        </w:rPr>
        <w:t>where serology testing is readily available or strongly suspected to be seronegative where serology testing is not readily available; and</w:t>
      </w:r>
    </w:p>
    <w:p w14:paraId="6E2D6C37" w14:textId="77777777" w:rsidR="009F502B" w:rsidRPr="006878C0" w:rsidRDefault="009F502B" w:rsidP="009F502B">
      <w:pPr>
        <w:numPr>
          <w:ilvl w:val="0"/>
          <w:numId w:val="19"/>
        </w:numPr>
        <w:spacing w:after="0"/>
      </w:pPr>
      <w:r w:rsidRPr="006878C0">
        <w:t>Casirivimab and imdevimab is to be administered at a maximum dose of no greater than 2,400 mg.</w:t>
      </w:r>
    </w:p>
    <w:p w14:paraId="5F9D668D" w14:textId="77777777" w:rsidR="009F502B" w:rsidRPr="006878C0" w:rsidRDefault="009F502B" w:rsidP="009F502B">
      <w:pPr>
        <w:ind w:left="720"/>
      </w:pPr>
    </w:p>
    <w:p w14:paraId="347410B5" w14:textId="77777777" w:rsidR="009F502B" w:rsidRDefault="009F502B" w:rsidP="009F502B">
      <w:r w:rsidRPr="006878C0">
        <w:rPr>
          <w:b/>
        </w:rPr>
        <w:t>Note</w:t>
      </w:r>
      <w:r w:rsidRPr="006878C0">
        <w:t>:* Mild to moderate disease severity as described on the </w:t>
      </w:r>
      <w:hyperlink r:id="rId11" w:anchor="adult-management" w:tgtFrame="_blank" w:tooltip="Open external link" w:history="1">
        <w:r w:rsidRPr="006878C0">
          <w:rPr>
            <w:rStyle w:val="Hyperlink"/>
          </w:rPr>
          <w:t>Ministry of Health Website</w:t>
        </w:r>
      </w:hyperlink>
    </w:p>
    <w:p w14:paraId="63B1AF4B" w14:textId="77777777" w:rsidR="009F502B" w:rsidRPr="006878C0" w:rsidRDefault="009F502B" w:rsidP="009F502B">
      <w:r w:rsidRPr="006878C0">
        <w:t>** Examples include B-cell depletive illnesses or patients receiving treatment that is B-cell depleting</w:t>
      </w:r>
    </w:p>
    <w:p w14:paraId="70CAF465" w14:textId="39B9E613" w:rsidR="009F502B" w:rsidRDefault="009F502B" w:rsidP="009F502B">
      <w:pPr>
        <w:rPr>
          <w:bCs/>
        </w:rPr>
      </w:pPr>
      <w:r>
        <w:rPr>
          <w:bCs/>
        </w:rPr>
        <w:t>*</w:t>
      </w:r>
      <w:r w:rsidRPr="006878C0">
        <w:rPr>
          <w:bCs/>
        </w:rPr>
        <w:t>** (</w:t>
      </w:r>
      <w:hyperlink r:id="rId12" w:tgtFrame="_blank" w:tooltip="Open external link" w:history="1">
        <w:r w:rsidRPr="006878C0">
          <w:rPr>
            <w:rStyle w:val="Hyperlink"/>
            <w:bCs/>
          </w:rPr>
          <w:t>https://www.health.govt.nz/our-work/diseases-and-conditions/covid-19-novel-coronavirus/covid-19-information-specific-audiences/covid-19-advice-higher-risk-people</w:t>
        </w:r>
      </w:hyperlink>
      <w:r w:rsidRPr="006878C0">
        <w:rPr>
          <w:bCs/>
        </w:rPr>
        <w:t>)</w:t>
      </w:r>
    </w:p>
    <w:p w14:paraId="2BBC32F5" w14:textId="6DFBA27D" w:rsidR="00E21BD4" w:rsidRDefault="00E21BD4" w:rsidP="009F502B">
      <w:pPr>
        <w:rPr>
          <w:bCs/>
        </w:rPr>
      </w:pPr>
    </w:p>
    <w:p w14:paraId="350EC146" w14:textId="3C362C9E" w:rsidR="009F502B" w:rsidRPr="00190E18" w:rsidRDefault="009F502B" w:rsidP="009858DF">
      <w:pPr>
        <w:pStyle w:val="Heading2"/>
      </w:pPr>
      <w:r w:rsidRPr="00190E18">
        <w:t>How to decide if a patient will benefit and be eligible for Ronapreve</w:t>
      </w:r>
    </w:p>
    <w:p w14:paraId="12197A91" w14:textId="0F4D3DA7" w:rsidR="009F502B" w:rsidRDefault="009F502B" w:rsidP="009F502B">
      <w:r>
        <w:t>Synthesising Medsafe indication, Pharmac eligibility criteria and clinical evidence, the Therapeutic</w:t>
      </w:r>
      <w:r w:rsidR="00EB6D0D">
        <w:t>s</w:t>
      </w:r>
      <w:r>
        <w:t xml:space="preserve"> </w:t>
      </w:r>
      <w:r w:rsidR="00EB6D0D">
        <w:t>TAG</w:t>
      </w:r>
      <w:r>
        <w:t xml:space="preserve"> recommend the use of Ronapreve in COVID-19 patients thought to be infected with the Delta variant, with symptoms for &lt;10 days, and eligible to access Ronapreve (Figure 1). We would consider the patients to meet the criteria of profoundly immunocompromised if they met, or would now meet, the eligibility criteria for a third primary dose of COVID-19 vaccination </w:t>
      </w:r>
      <w:r>
        <w:fldChar w:fldCharType="begin"/>
      </w:r>
      <w:r w:rsidR="00C96E28">
        <w:instrText xml:space="preserve"> ADDIN EN.CITE &lt;EndNote&gt;&lt;Cite&gt;&lt;Author&gt;New Zealand Ministry of Health&lt;/Author&gt;&lt;Year&gt;2021&lt;/Year&gt;&lt;RecNum&gt;319&lt;/RecNum&gt;&lt;DisplayText&gt;(7)&lt;/DisplayText&gt;&lt;record&gt;&lt;rec-number&gt;319&lt;/rec-number&gt;&lt;foreign-keys&gt;&lt;key app="EN" db-id="pzw5rvs9mzarr6e2zdmxrad6drxxw92e9vwp" timestamp="1644632195"&gt;319&lt;/key&gt;&lt;/foreign-keys&gt;&lt;ref-type name="Report"&gt;27&lt;/ref-type&gt;&lt;contributors&gt;&lt;authors&gt;&lt;author&gt;New Zealand Ministry of Health,&lt;/author&gt;&lt;/authors&gt;&lt;/contributors&gt;&lt;titles&gt;&lt;title&gt;Third primary dose of the Pfizer/BioNTech vaccine policy statement and clinical guidance &lt;/title&gt;&lt;/titles&gt;&lt;dates&gt;&lt;year&gt;2021&lt;/year&gt;&lt;/dates&gt;&lt;urls&gt;&lt;related-urls&gt;&lt;url&gt;https://www.health.govt.nz/system/files/documents/pages/third-primary-dose-policy-statement-clinical-guidance-25nov2021.pdf&lt;/url&gt;&lt;/related-urls&gt;&lt;/urls&gt;&lt;/record&gt;&lt;/Cite&gt;&lt;/EndNote&gt;</w:instrText>
      </w:r>
      <w:r>
        <w:fldChar w:fldCharType="separate"/>
      </w:r>
      <w:r w:rsidR="00C96E28">
        <w:rPr>
          <w:noProof/>
        </w:rPr>
        <w:t>(7)</w:t>
      </w:r>
      <w:r>
        <w:fldChar w:fldCharType="end"/>
      </w:r>
      <w:r>
        <w:t xml:space="preserve">, available at: </w:t>
      </w:r>
      <w:hyperlink r:id="rId13" w:history="1">
        <w:r w:rsidRPr="005110DE">
          <w:rPr>
            <w:rStyle w:val="Hyperlink"/>
          </w:rPr>
          <w:t>https://www.health.govt.nz/system/files/documents/pages/third-primary-dose-policy-statement-clinical-guidance-25nov2021.pdf</w:t>
        </w:r>
      </w:hyperlink>
      <w:r>
        <w:t xml:space="preserve"> </w:t>
      </w:r>
    </w:p>
    <w:p w14:paraId="767FC1DF" w14:textId="77777777" w:rsidR="009F502B" w:rsidRDefault="009F502B" w:rsidP="009F502B">
      <w:pPr>
        <w:rPr>
          <w:b/>
        </w:rPr>
      </w:pPr>
      <w:r>
        <w:rPr>
          <w:b/>
        </w:rPr>
        <w:br w:type="page"/>
      </w:r>
    </w:p>
    <w:p w14:paraId="10252685" w14:textId="77777777" w:rsidR="00AD7F0E" w:rsidRDefault="00AD7F0E" w:rsidP="00E21BD4">
      <w:pPr>
        <w:pStyle w:val="Heading4"/>
        <w:numPr>
          <w:ilvl w:val="0"/>
          <w:numId w:val="0"/>
        </w:numPr>
        <w:ind w:left="340"/>
      </w:pPr>
      <w:r w:rsidRPr="00CE62DA">
        <w:lastRenderedPageBreak/>
        <w:t>Figure 1. Selecting which COVID-19 patients should be treated with Ronapreve</w:t>
      </w:r>
    </w:p>
    <w:p w14:paraId="7C4382F8" w14:textId="0BE348EC" w:rsidR="00AD7F0E" w:rsidRPr="00CE62DA" w:rsidRDefault="00803569" w:rsidP="00AD7F0E">
      <w:pPr>
        <w:rPr>
          <w:b/>
        </w:rPr>
      </w:pPr>
      <w:r>
        <w:rPr>
          <w:b/>
          <w:noProof/>
          <w:lang w:eastAsia="en-NZ"/>
        </w:rPr>
        <mc:AlternateContent>
          <mc:Choice Requires="wps">
            <w:drawing>
              <wp:anchor distT="0" distB="0" distL="114300" distR="114300" simplePos="0" relativeHeight="251658240" behindDoc="0" locked="0" layoutInCell="1" allowOverlap="1" wp14:anchorId="114F81CD" wp14:editId="0AC3202F">
                <wp:simplePos x="0" y="0"/>
                <wp:positionH relativeFrom="column">
                  <wp:posOffset>-445241</wp:posOffset>
                </wp:positionH>
                <wp:positionV relativeFrom="paragraph">
                  <wp:posOffset>126431</wp:posOffset>
                </wp:positionV>
                <wp:extent cx="6388100" cy="7315200"/>
                <wp:effectExtent l="0" t="0" r="12700" b="19050"/>
                <wp:wrapNone/>
                <wp:docPr id="200" name="Rectangle 200"/>
                <wp:cNvGraphicFramePr/>
                <a:graphic xmlns:a="http://schemas.openxmlformats.org/drawingml/2006/main">
                  <a:graphicData uri="http://schemas.microsoft.com/office/word/2010/wordprocessingShape">
                    <wps:wsp>
                      <wps:cNvSpPr/>
                      <wps:spPr>
                        <a:xfrm>
                          <a:off x="0" y="0"/>
                          <a:ext cx="6388100" cy="73152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B052C4" id="Rectangle 200" o:spid="_x0000_s1026" style="position:absolute;margin-left:-35.05pt;margin-top:9.95pt;width:503pt;height:8in;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" fillcolor="#f2f2f2 [3052]" strokecolor="#1f3763 [1604]" strokeweight="1pt"/>
            </w:pict>
          </mc:Fallback>
        </mc:AlternateContent>
      </w:r>
    </w:p>
    <w:p w14:paraId="45046F4F" w14:textId="2EB20497" w:rsidR="00AD7F0E" w:rsidRPr="00356922" w:rsidRDefault="00AD7F0E" w:rsidP="00AD7F0E">
      <w:pPr>
        <w:rPr>
          <w:highlight w:val="yellow"/>
        </w:rPr>
      </w:pPr>
      <w:r w:rsidRPr="00356922">
        <w:rPr>
          <w:noProof/>
          <w:highlight w:val="yellow"/>
          <w:lang w:eastAsia="en-NZ"/>
        </w:rPr>
        <mc:AlternateContent>
          <mc:Choice Requires="wps">
            <w:drawing>
              <wp:anchor distT="45720" distB="45720" distL="114300" distR="114300" simplePos="0" relativeHeight="251658245" behindDoc="0" locked="0" layoutInCell="1" allowOverlap="1" wp14:anchorId="76F227E2" wp14:editId="4E614E84">
                <wp:simplePos x="0" y="0"/>
                <wp:positionH relativeFrom="column">
                  <wp:posOffset>1622859</wp:posOffset>
                </wp:positionH>
                <wp:positionV relativeFrom="paragraph">
                  <wp:posOffset>2540</wp:posOffset>
                </wp:positionV>
                <wp:extent cx="2381250" cy="1404620"/>
                <wp:effectExtent l="0" t="0" r="19050"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4620"/>
                        </a:xfrm>
                        <a:prstGeom prst="rect">
                          <a:avLst/>
                        </a:prstGeom>
                        <a:solidFill>
                          <a:srgbClr val="FFFFFF"/>
                        </a:solidFill>
                        <a:ln w="9525">
                          <a:solidFill>
                            <a:srgbClr val="000000"/>
                          </a:solidFill>
                          <a:miter lim="800000"/>
                          <a:headEnd/>
                          <a:tailEnd/>
                        </a:ln>
                      </wps:spPr>
                      <wps:txbx>
                        <w:txbxContent>
                          <w:p w14:paraId="0613EC3E" w14:textId="77777777" w:rsidR="00AD7F0E" w:rsidRPr="00CE62DA" w:rsidRDefault="00AD7F0E" w:rsidP="00AD7F0E">
                            <w:pPr>
                              <w:pStyle w:val="ListParagraph"/>
                              <w:ind w:left="142"/>
                              <w:jc w:val="center"/>
                            </w:pPr>
                            <w:r w:rsidRPr="00CE62DA">
                              <w:t>Mild-moderate COVID-19</w:t>
                            </w:r>
                          </w:p>
                          <w:p w14:paraId="455AC816" w14:textId="77777777" w:rsidR="00AD7F0E" w:rsidRPr="00CE62DA" w:rsidRDefault="00AD7F0E" w:rsidP="00AD7F0E">
                            <w:pPr>
                              <w:pStyle w:val="ListParagraph"/>
                              <w:ind w:left="142"/>
                              <w:jc w:val="center"/>
                            </w:pPr>
                            <w:r w:rsidRPr="00CE62DA">
                              <w:t>Confirmed or likely Delta vari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F227E2" id="_x0000_t202" coordsize="21600,21600" o:spt="202" path="m,l,21600r21600,l21600,xe">
                <v:stroke joinstyle="miter"/>
                <v:path gradientshapeok="t" o:connecttype="rect"/>
              </v:shapetype>
              <v:shape id="Text Box 2" o:spid="_x0000_s1026" type="#_x0000_t202" style="position:absolute;margin-left:127.8pt;margin-top:.2pt;width:187.5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">
                <v:textbox style="mso-fit-shape-to-text:t">
                  <w:txbxContent>
                    <w:p w14:paraId="0613EC3E" w14:textId="77777777" w:rsidR="00AD7F0E" w:rsidRPr="00CE62DA" w:rsidRDefault="00AD7F0E" w:rsidP="00AD7F0E">
                      <w:pPr>
                        <w:pStyle w:val="ListParagraph"/>
                        <w:ind w:left="142"/>
                        <w:jc w:val="center"/>
                      </w:pPr>
                      <w:r w:rsidRPr="00CE62DA">
                        <w:t>Mild-moderate COVID-19</w:t>
                      </w:r>
                    </w:p>
                    <w:p w14:paraId="455AC816" w14:textId="77777777" w:rsidR="00AD7F0E" w:rsidRPr="00CE62DA" w:rsidRDefault="00AD7F0E" w:rsidP="00AD7F0E">
                      <w:pPr>
                        <w:pStyle w:val="ListParagraph"/>
                        <w:ind w:left="142"/>
                        <w:jc w:val="center"/>
                      </w:pPr>
                      <w:r w:rsidRPr="00CE62DA">
                        <w:t>Confirmed or likely Delta variant</w:t>
                      </w:r>
                    </w:p>
                  </w:txbxContent>
                </v:textbox>
                <w10:wrap type="square"/>
              </v:shape>
            </w:pict>
          </mc:Fallback>
        </mc:AlternateContent>
      </w:r>
    </w:p>
    <w:p w14:paraId="562F166B" w14:textId="05F32FE9" w:rsidR="00AD7F0E" w:rsidRPr="00356922" w:rsidRDefault="00AD7F0E" w:rsidP="00AD7F0E">
      <w:pPr>
        <w:rPr>
          <w:highlight w:val="yellow"/>
        </w:rPr>
      </w:pPr>
    </w:p>
    <w:p w14:paraId="677BF636" w14:textId="4789DC11" w:rsidR="00AD7F0E" w:rsidRPr="00356922" w:rsidRDefault="00AD7F0E" w:rsidP="00AD7F0E">
      <w:pPr>
        <w:rPr>
          <w:highlight w:val="yellow"/>
        </w:rPr>
      </w:pPr>
      <w:r w:rsidRPr="00356922">
        <w:rPr>
          <w:noProof/>
          <w:highlight w:val="yellow"/>
          <w:lang w:eastAsia="en-NZ"/>
        </w:rPr>
        <mc:AlternateContent>
          <mc:Choice Requires="wps">
            <w:drawing>
              <wp:anchor distT="0" distB="0" distL="114300" distR="114300" simplePos="0" relativeHeight="251658242" behindDoc="0" locked="0" layoutInCell="1" allowOverlap="1" wp14:anchorId="32247C7F" wp14:editId="522DB5B3">
                <wp:simplePos x="0" y="0"/>
                <wp:positionH relativeFrom="column">
                  <wp:posOffset>2673350</wp:posOffset>
                </wp:positionH>
                <wp:positionV relativeFrom="paragraph">
                  <wp:posOffset>163195</wp:posOffset>
                </wp:positionV>
                <wp:extent cx="247650" cy="229235"/>
                <wp:effectExtent l="19050" t="0" r="19050" b="37465"/>
                <wp:wrapNone/>
                <wp:docPr id="13" name="Down Arrow 13"/>
                <wp:cNvGraphicFramePr/>
                <a:graphic xmlns:a="http://schemas.openxmlformats.org/drawingml/2006/main">
                  <a:graphicData uri="http://schemas.microsoft.com/office/word/2010/wordprocessingShape">
                    <wps:wsp>
                      <wps:cNvSpPr/>
                      <wps:spPr>
                        <a:xfrm>
                          <a:off x="0" y="0"/>
                          <a:ext cx="247650" cy="229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5DAA9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210.5pt;margin-top:12.85pt;width:19.5pt;height:18.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" adj="10800" fillcolor="#4472c4 [3204]" strokecolor="#1f3763 [1604]" strokeweight="1pt"/>
            </w:pict>
          </mc:Fallback>
        </mc:AlternateContent>
      </w:r>
    </w:p>
    <w:p w14:paraId="19A172AD" w14:textId="40D902DB" w:rsidR="00AD7F0E" w:rsidRPr="00356922" w:rsidRDefault="00AD7F0E" w:rsidP="00AD7F0E">
      <w:pPr>
        <w:rPr>
          <w:highlight w:val="yellow"/>
        </w:rPr>
      </w:pPr>
    </w:p>
    <w:p w14:paraId="61B91064" w14:textId="5FE59CA3" w:rsidR="00AD7F0E" w:rsidRPr="00356922" w:rsidRDefault="00AD7F0E" w:rsidP="00AD7F0E">
      <w:pPr>
        <w:rPr>
          <w:highlight w:val="yellow"/>
        </w:rPr>
      </w:pPr>
      <w:r w:rsidRPr="00356922">
        <w:rPr>
          <w:noProof/>
          <w:highlight w:val="yellow"/>
          <w:lang w:eastAsia="en-NZ"/>
        </w:rPr>
        <mc:AlternateContent>
          <mc:Choice Requires="wps">
            <w:drawing>
              <wp:anchor distT="45720" distB="45720" distL="114300" distR="114300" simplePos="0" relativeHeight="251658253" behindDoc="0" locked="0" layoutInCell="1" allowOverlap="1" wp14:anchorId="03CE7C74" wp14:editId="3606F5B2">
                <wp:simplePos x="0" y="0"/>
                <wp:positionH relativeFrom="column">
                  <wp:posOffset>1720850</wp:posOffset>
                </wp:positionH>
                <wp:positionV relativeFrom="paragraph">
                  <wp:posOffset>114300</wp:posOffset>
                </wp:positionV>
                <wp:extent cx="2171700" cy="1404620"/>
                <wp:effectExtent l="0" t="0" r="19050" b="1016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14:paraId="07185A53" w14:textId="77777777" w:rsidR="00AD7F0E" w:rsidRDefault="00AD7F0E" w:rsidP="00AD7F0E">
                            <w:pPr>
                              <w:jc w:val="center"/>
                            </w:pPr>
                            <w:r w:rsidRPr="00CE62DA">
                              <w:t>Symptoms fewer than 10 days</w:t>
                            </w:r>
                          </w:p>
                          <w:p w14:paraId="4C4DC3B8" w14:textId="77777777" w:rsidR="00AD7F0E" w:rsidRPr="00CE62DA" w:rsidRDefault="00AD7F0E" w:rsidP="00AD7F0E">
                            <w:pPr>
                              <w:jc w:val="center"/>
                            </w:pPr>
                            <w:r>
                              <w:t>Aged &gt;12 years and &gt;40k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CE7C74" id="_x0000_s1027" type="#_x0000_t202" style="position:absolute;margin-left:135.5pt;margin-top:9pt;width:171pt;height:110.6pt;z-index:25165825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">
                <v:textbox style="mso-fit-shape-to-text:t">
                  <w:txbxContent>
                    <w:p w14:paraId="07185A53" w14:textId="77777777" w:rsidR="00AD7F0E" w:rsidRDefault="00AD7F0E" w:rsidP="00AD7F0E">
                      <w:pPr>
                        <w:jc w:val="center"/>
                      </w:pPr>
                      <w:r w:rsidRPr="00CE62DA">
                        <w:t>Symptoms fewer than 10 days</w:t>
                      </w:r>
                    </w:p>
                    <w:p w14:paraId="4C4DC3B8" w14:textId="77777777" w:rsidR="00AD7F0E" w:rsidRPr="00CE62DA" w:rsidRDefault="00AD7F0E" w:rsidP="00AD7F0E">
                      <w:pPr>
                        <w:jc w:val="center"/>
                      </w:pPr>
                      <w:r>
                        <w:t>Aged &gt;12 years and &gt;40kg</w:t>
                      </w:r>
                    </w:p>
                  </w:txbxContent>
                </v:textbox>
                <w10:wrap type="square"/>
              </v:shape>
            </w:pict>
          </mc:Fallback>
        </mc:AlternateContent>
      </w:r>
    </w:p>
    <w:p w14:paraId="13B6B95A" w14:textId="6351029B" w:rsidR="00AD7F0E" w:rsidRPr="00356922" w:rsidRDefault="00AD7F0E" w:rsidP="00AD7F0E">
      <w:pPr>
        <w:rPr>
          <w:highlight w:val="yellow"/>
        </w:rPr>
      </w:pPr>
    </w:p>
    <w:p w14:paraId="63F1702F" w14:textId="5A072AAC" w:rsidR="00AD7F0E" w:rsidRPr="00356922" w:rsidRDefault="00AD7F0E" w:rsidP="00AD7F0E">
      <w:pPr>
        <w:rPr>
          <w:highlight w:val="yellow"/>
        </w:rPr>
      </w:pPr>
    </w:p>
    <w:p w14:paraId="4069A7A5" w14:textId="1E039E79" w:rsidR="00AD7F0E" w:rsidRPr="00356922" w:rsidRDefault="00C36E5F" w:rsidP="00AD7F0E">
      <w:pPr>
        <w:rPr>
          <w:highlight w:val="yellow"/>
        </w:rPr>
      </w:pPr>
      <w:r w:rsidRPr="00356922">
        <w:rPr>
          <w:noProof/>
          <w:highlight w:val="yellow"/>
          <w:lang w:eastAsia="en-NZ"/>
        </w:rPr>
        <mc:AlternateContent>
          <mc:Choice Requires="wps">
            <w:drawing>
              <wp:anchor distT="45720" distB="45720" distL="114300" distR="114300" simplePos="0" relativeHeight="251658255" behindDoc="0" locked="0" layoutInCell="1" allowOverlap="1" wp14:anchorId="4E3F30EA" wp14:editId="20CD11D5">
                <wp:simplePos x="0" y="0"/>
                <wp:positionH relativeFrom="column">
                  <wp:posOffset>2672715</wp:posOffset>
                </wp:positionH>
                <wp:positionV relativeFrom="paragraph">
                  <wp:posOffset>388620</wp:posOffset>
                </wp:positionV>
                <wp:extent cx="3162300" cy="1828800"/>
                <wp:effectExtent l="0" t="0" r="19050" b="190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828800"/>
                        </a:xfrm>
                        <a:prstGeom prst="rect">
                          <a:avLst/>
                        </a:prstGeom>
                        <a:solidFill>
                          <a:srgbClr val="FFFFFF"/>
                        </a:solidFill>
                        <a:ln w="9525">
                          <a:solidFill>
                            <a:srgbClr val="000000"/>
                          </a:solidFill>
                          <a:miter lim="800000"/>
                          <a:headEnd/>
                          <a:tailEnd/>
                        </a:ln>
                      </wps:spPr>
                      <wps:txbx>
                        <w:txbxContent>
                          <w:p w14:paraId="4A0B496A" w14:textId="77777777" w:rsidR="00AD7F0E" w:rsidRPr="00CE62DA" w:rsidRDefault="00AD7F0E" w:rsidP="00AD7F0E">
                            <w:pPr>
                              <w:rPr>
                                <w:b/>
                              </w:rPr>
                            </w:pPr>
                            <w:r w:rsidRPr="00CE62DA">
                              <w:rPr>
                                <w:b/>
                              </w:rPr>
                              <w:t>Hospitalised</w:t>
                            </w:r>
                          </w:p>
                          <w:p w14:paraId="2E0C4F49" w14:textId="77777777" w:rsidR="00AD7F0E" w:rsidRPr="00CE62DA" w:rsidRDefault="00AD7F0E" w:rsidP="00AD7F0E">
                            <w:r w:rsidRPr="00CE62DA">
                              <w:t>Unvaccinated or likely to be seronegative (usually due to immunocompromise)</w:t>
                            </w:r>
                          </w:p>
                          <w:p w14:paraId="294A6CF3" w14:textId="77777777" w:rsidR="00AD7F0E" w:rsidRPr="00CE62DA" w:rsidRDefault="00AD7F0E" w:rsidP="00AD7F0E">
                            <w:r w:rsidRPr="00CE62DA">
                              <w:t>AND is any one of:</w:t>
                            </w:r>
                          </w:p>
                          <w:p w14:paraId="2742806B" w14:textId="77777777" w:rsidR="00AD7F0E" w:rsidRPr="00CE62DA" w:rsidRDefault="00AD7F0E" w:rsidP="00AD7F0E">
                            <w:pPr>
                              <w:numPr>
                                <w:ilvl w:val="2"/>
                                <w:numId w:val="21"/>
                              </w:numPr>
                              <w:tabs>
                                <w:tab w:val="clear" w:pos="2160"/>
                              </w:tabs>
                              <w:spacing w:after="0"/>
                              <w:ind w:left="426" w:hanging="185"/>
                            </w:pPr>
                            <w:r w:rsidRPr="00CE62DA">
                              <w:t>Age &gt; 50; or</w:t>
                            </w:r>
                          </w:p>
                          <w:p w14:paraId="3D45500E" w14:textId="77777777" w:rsidR="00AD7F0E" w:rsidRPr="00CE62DA" w:rsidRDefault="00AD7F0E" w:rsidP="00AD7F0E">
                            <w:pPr>
                              <w:numPr>
                                <w:ilvl w:val="2"/>
                                <w:numId w:val="21"/>
                              </w:numPr>
                              <w:tabs>
                                <w:tab w:val="clear" w:pos="2160"/>
                              </w:tabs>
                              <w:spacing w:after="0"/>
                              <w:ind w:left="426" w:hanging="185"/>
                            </w:pPr>
                            <w:r w:rsidRPr="00CE62DA">
                              <w:t>BMI &gt;30; or</w:t>
                            </w:r>
                          </w:p>
                          <w:p w14:paraId="271CF1FE" w14:textId="77777777" w:rsidR="00AD7F0E" w:rsidRPr="00CE62DA" w:rsidRDefault="00AD7F0E" w:rsidP="00AD7F0E">
                            <w:pPr>
                              <w:numPr>
                                <w:ilvl w:val="2"/>
                                <w:numId w:val="21"/>
                              </w:numPr>
                              <w:tabs>
                                <w:tab w:val="clear" w:pos="2160"/>
                              </w:tabs>
                              <w:spacing w:after="0"/>
                              <w:ind w:left="426" w:hanging="185"/>
                            </w:pPr>
                            <w:r w:rsidRPr="00CE62DA">
                              <w:t>Māori or Pacific ethnicity</w:t>
                            </w:r>
                          </w:p>
                          <w:p w14:paraId="1C7C6D00" w14:textId="77777777" w:rsidR="00AD7F0E" w:rsidRPr="00CE62DA" w:rsidRDefault="00AD7F0E" w:rsidP="00AD7F0E">
                            <w:pPr>
                              <w:numPr>
                                <w:ilvl w:val="2"/>
                                <w:numId w:val="21"/>
                              </w:numPr>
                              <w:tabs>
                                <w:tab w:val="clear" w:pos="2160"/>
                              </w:tabs>
                              <w:spacing w:after="0"/>
                              <w:ind w:left="426" w:hanging="185"/>
                            </w:pPr>
                            <w:r w:rsidRPr="00CE62DA">
                              <w:t>At increased risk of severe COVID-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F30EA" id="_x0000_s1028" type="#_x0000_t202" style="position:absolute;margin-left:210.45pt;margin-top:30.6pt;width:249pt;height:2in;z-index:25165825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">
                <v:textbox>
                  <w:txbxContent>
                    <w:p w14:paraId="4A0B496A" w14:textId="77777777" w:rsidR="00AD7F0E" w:rsidRPr="00CE62DA" w:rsidRDefault="00AD7F0E" w:rsidP="00AD7F0E">
                      <w:pPr>
                        <w:rPr>
                          <w:b/>
                        </w:rPr>
                      </w:pPr>
                      <w:r w:rsidRPr="00CE62DA">
                        <w:rPr>
                          <w:b/>
                        </w:rPr>
                        <w:t>Hospitalised</w:t>
                      </w:r>
                    </w:p>
                    <w:p w14:paraId="2E0C4F49" w14:textId="77777777" w:rsidR="00AD7F0E" w:rsidRPr="00CE62DA" w:rsidRDefault="00AD7F0E" w:rsidP="00AD7F0E">
                      <w:r w:rsidRPr="00CE62DA">
                        <w:t>Unvaccinated or likely to be seronegative (usually due to immunocompromise)</w:t>
                      </w:r>
                    </w:p>
                    <w:p w14:paraId="294A6CF3" w14:textId="77777777" w:rsidR="00AD7F0E" w:rsidRPr="00CE62DA" w:rsidRDefault="00AD7F0E" w:rsidP="00AD7F0E">
                      <w:r w:rsidRPr="00CE62DA">
                        <w:t>AND is any one of:</w:t>
                      </w:r>
                    </w:p>
                    <w:p w14:paraId="2742806B" w14:textId="77777777" w:rsidR="00AD7F0E" w:rsidRPr="00CE62DA" w:rsidRDefault="00AD7F0E" w:rsidP="00AD7F0E">
                      <w:pPr>
                        <w:numPr>
                          <w:ilvl w:val="2"/>
                          <w:numId w:val="21"/>
                        </w:numPr>
                        <w:tabs>
                          <w:tab w:val="clear" w:pos="2160"/>
                        </w:tabs>
                        <w:spacing w:after="0"/>
                        <w:ind w:left="426" w:hanging="185"/>
                      </w:pPr>
                      <w:r w:rsidRPr="00CE62DA">
                        <w:t>Age &gt; 50; or</w:t>
                      </w:r>
                    </w:p>
                    <w:p w14:paraId="3D45500E" w14:textId="77777777" w:rsidR="00AD7F0E" w:rsidRPr="00CE62DA" w:rsidRDefault="00AD7F0E" w:rsidP="00AD7F0E">
                      <w:pPr>
                        <w:numPr>
                          <w:ilvl w:val="2"/>
                          <w:numId w:val="21"/>
                        </w:numPr>
                        <w:tabs>
                          <w:tab w:val="clear" w:pos="2160"/>
                        </w:tabs>
                        <w:spacing w:after="0"/>
                        <w:ind w:left="426" w:hanging="185"/>
                      </w:pPr>
                      <w:r w:rsidRPr="00CE62DA">
                        <w:t>BMI &gt;30; or</w:t>
                      </w:r>
                    </w:p>
                    <w:p w14:paraId="271CF1FE" w14:textId="77777777" w:rsidR="00AD7F0E" w:rsidRPr="00CE62DA" w:rsidRDefault="00AD7F0E" w:rsidP="00AD7F0E">
                      <w:pPr>
                        <w:numPr>
                          <w:ilvl w:val="2"/>
                          <w:numId w:val="21"/>
                        </w:numPr>
                        <w:tabs>
                          <w:tab w:val="clear" w:pos="2160"/>
                        </w:tabs>
                        <w:spacing w:after="0"/>
                        <w:ind w:left="426" w:hanging="185"/>
                      </w:pPr>
                      <w:r w:rsidRPr="00CE62DA">
                        <w:t>Māori or Pacific ethnicity</w:t>
                      </w:r>
                    </w:p>
                    <w:p w14:paraId="1C7C6D00" w14:textId="77777777" w:rsidR="00AD7F0E" w:rsidRPr="00CE62DA" w:rsidRDefault="00AD7F0E" w:rsidP="00AD7F0E">
                      <w:pPr>
                        <w:numPr>
                          <w:ilvl w:val="2"/>
                          <w:numId w:val="21"/>
                        </w:numPr>
                        <w:tabs>
                          <w:tab w:val="clear" w:pos="2160"/>
                        </w:tabs>
                        <w:spacing w:after="0"/>
                        <w:ind w:left="426" w:hanging="185"/>
                      </w:pPr>
                      <w:r w:rsidRPr="00CE62DA">
                        <w:t>At increased risk of severe COVID-19</w:t>
                      </w:r>
                    </w:p>
                  </w:txbxContent>
                </v:textbox>
                <w10:wrap type="square"/>
              </v:shape>
            </w:pict>
          </mc:Fallback>
        </mc:AlternateContent>
      </w:r>
      <w:r w:rsidRPr="00356922">
        <w:rPr>
          <w:noProof/>
          <w:highlight w:val="yellow"/>
          <w:lang w:eastAsia="en-NZ"/>
        </w:rPr>
        <mc:AlternateContent>
          <mc:Choice Requires="wps">
            <w:drawing>
              <wp:anchor distT="45720" distB="45720" distL="114300" distR="114300" simplePos="0" relativeHeight="251658252" behindDoc="0" locked="0" layoutInCell="1" allowOverlap="1" wp14:anchorId="7F43FE27" wp14:editId="2BE122DD">
                <wp:simplePos x="0" y="0"/>
                <wp:positionH relativeFrom="column">
                  <wp:posOffset>-398145</wp:posOffset>
                </wp:positionH>
                <wp:positionV relativeFrom="paragraph">
                  <wp:posOffset>388620</wp:posOffset>
                </wp:positionV>
                <wp:extent cx="3016250" cy="586105"/>
                <wp:effectExtent l="0" t="0" r="12700" b="2349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0" cy="586105"/>
                        </a:xfrm>
                        <a:prstGeom prst="rect">
                          <a:avLst/>
                        </a:prstGeom>
                        <a:solidFill>
                          <a:srgbClr val="FFFFFF"/>
                        </a:solidFill>
                        <a:ln w="9525">
                          <a:solidFill>
                            <a:srgbClr val="000000"/>
                          </a:solidFill>
                          <a:miter lim="800000"/>
                          <a:headEnd/>
                          <a:tailEnd/>
                        </a:ln>
                      </wps:spPr>
                      <wps:txbx>
                        <w:txbxContent>
                          <w:p w14:paraId="5FFFA467" w14:textId="77777777" w:rsidR="00AD7F0E" w:rsidRPr="00CE62DA" w:rsidRDefault="00AD7F0E" w:rsidP="00AD7F0E">
                            <w:pPr>
                              <w:rPr>
                                <w:b/>
                              </w:rPr>
                            </w:pPr>
                            <w:r w:rsidRPr="00CE62DA">
                              <w:rPr>
                                <w:b/>
                              </w:rPr>
                              <w:t>Outpatient</w:t>
                            </w:r>
                          </w:p>
                          <w:p w14:paraId="6D52EBF1" w14:textId="746C19E2" w:rsidR="00AD7F0E" w:rsidRDefault="00AD7F0E" w:rsidP="00AD7F0E">
                            <w:r w:rsidRPr="00CE62DA">
                              <w:t xml:space="preserve">Profoundly immunocompromised </w:t>
                            </w:r>
                          </w:p>
                          <w:p w14:paraId="7229DCD3" w14:textId="77777777" w:rsidR="00C36E5F" w:rsidRDefault="00C36E5F" w:rsidP="00AD7F0E"/>
                          <w:p w14:paraId="2132654E" w14:textId="77777777" w:rsidR="00AD7F0E" w:rsidRDefault="00AD7F0E" w:rsidP="00AD7F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43FE27" id="_x0000_s1029" type="#_x0000_t202" style="position:absolute;margin-left:-31.35pt;margin-top:30.6pt;width:237.5pt;height:46.15pt;z-index:2516582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">
                <v:textbox>
                  <w:txbxContent>
                    <w:p w14:paraId="5FFFA467" w14:textId="77777777" w:rsidR="00AD7F0E" w:rsidRPr="00CE62DA" w:rsidRDefault="00AD7F0E" w:rsidP="00AD7F0E">
                      <w:pPr>
                        <w:rPr>
                          <w:b/>
                        </w:rPr>
                      </w:pPr>
                      <w:r w:rsidRPr="00CE62DA">
                        <w:rPr>
                          <w:b/>
                        </w:rPr>
                        <w:t>Outpatient</w:t>
                      </w:r>
                    </w:p>
                    <w:p w14:paraId="6D52EBF1" w14:textId="746C19E2" w:rsidR="00AD7F0E" w:rsidRDefault="00AD7F0E" w:rsidP="00AD7F0E">
                      <w:r w:rsidRPr="00CE62DA">
                        <w:t xml:space="preserve">Profoundly immunocompromised </w:t>
                      </w:r>
                    </w:p>
                    <w:p w14:paraId="7229DCD3" w14:textId="77777777" w:rsidR="00C36E5F" w:rsidRDefault="00C36E5F" w:rsidP="00AD7F0E"/>
                    <w:p w14:paraId="2132654E" w14:textId="77777777" w:rsidR="00AD7F0E" w:rsidRDefault="00AD7F0E" w:rsidP="00AD7F0E"/>
                  </w:txbxContent>
                </v:textbox>
                <w10:wrap type="square"/>
              </v:shape>
            </w:pict>
          </mc:Fallback>
        </mc:AlternateContent>
      </w:r>
      <w:r w:rsidR="00AD7F0E" w:rsidRPr="00356922">
        <w:rPr>
          <w:noProof/>
          <w:highlight w:val="yellow"/>
          <w:lang w:eastAsia="en-NZ"/>
        </w:rPr>
        <mc:AlternateContent>
          <mc:Choice Requires="wps">
            <w:drawing>
              <wp:anchor distT="0" distB="0" distL="114300" distR="114300" simplePos="0" relativeHeight="251658260" behindDoc="0" locked="0" layoutInCell="1" allowOverlap="1" wp14:anchorId="5DB36964" wp14:editId="46DEFD31">
                <wp:simplePos x="0" y="0"/>
                <wp:positionH relativeFrom="column">
                  <wp:posOffset>3175000</wp:posOffset>
                </wp:positionH>
                <wp:positionV relativeFrom="paragraph">
                  <wp:posOffset>97155</wp:posOffset>
                </wp:positionV>
                <wp:extent cx="247650" cy="229235"/>
                <wp:effectExtent l="19050" t="0" r="19050" b="37465"/>
                <wp:wrapNone/>
                <wp:docPr id="197" name="Down Arrow 197"/>
                <wp:cNvGraphicFramePr/>
                <a:graphic xmlns:a="http://schemas.openxmlformats.org/drawingml/2006/main">
                  <a:graphicData uri="http://schemas.microsoft.com/office/word/2010/wordprocessingShape">
                    <wps:wsp>
                      <wps:cNvSpPr/>
                      <wps:spPr>
                        <a:xfrm>
                          <a:off x="0" y="0"/>
                          <a:ext cx="247650" cy="229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C1F855" id="Down Arrow 197" o:spid="_x0000_s1026" type="#_x0000_t67" style="position:absolute;margin-left:250pt;margin-top:7.65pt;width:19.5pt;height:18.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" adj="10800" fillcolor="#4472c4 [3204]" strokecolor="#1f3763 [1604]" strokeweight="1pt"/>
            </w:pict>
          </mc:Fallback>
        </mc:AlternateContent>
      </w:r>
      <w:r w:rsidR="00AD7F0E" w:rsidRPr="00356922">
        <w:rPr>
          <w:noProof/>
          <w:highlight w:val="yellow"/>
          <w:lang w:eastAsia="en-NZ"/>
        </w:rPr>
        <mc:AlternateContent>
          <mc:Choice Requires="wps">
            <w:drawing>
              <wp:anchor distT="0" distB="0" distL="114300" distR="114300" simplePos="0" relativeHeight="251658254" behindDoc="0" locked="0" layoutInCell="1" allowOverlap="1" wp14:anchorId="73A40ECC" wp14:editId="69D40E87">
                <wp:simplePos x="0" y="0"/>
                <wp:positionH relativeFrom="column">
                  <wp:posOffset>2019300</wp:posOffset>
                </wp:positionH>
                <wp:positionV relativeFrom="paragraph">
                  <wp:posOffset>64770</wp:posOffset>
                </wp:positionV>
                <wp:extent cx="247650" cy="229235"/>
                <wp:effectExtent l="19050" t="0" r="19050" b="37465"/>
                <wp:wrapNone/>
                <wp:docPr id="29" name="Down Arrow 29"/>
                <wp:cNvGraphicFramePr/>
                <a:graphic xmlns:a="http://schemas.openxmlformats.org/drawingml/2006/main">
                  <a:graphicData uri="http://schemas.microsoft.com/office/word/2010/wordprocessingShape">
                    <wps:wsp>
                      <wps:cNvSpPr/>
                      <wps:spPr>
                        <a:xfrm>
                          <a:off x="0" y="0"/>
                          <a:ext cx="247650" cy="229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352E8A" id="Down Arrow 29" o:spid="_x0000_s1026" type="#_x0000_t67" style="position:absolute;margin-left:159pt;margin-top:5.1pt;width:19.5pt;height:18.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" adj="10800" fillcolor="#4472c4 [3204]" strokecolor="#1f3763 [1604]" strokeweight="1pt"/>
            </w:pict>
          </mc:Fallback>
        </mc:AlternateContent>
      </w:r>
    </w:p>
    <w:p w14:paraId="30514659" w14:textId="77777777" w:rsidR="00AD7F0E" w:rsidRPr="00356922" w:rsidRDefault="00AD7F0E" w:rsidP="00AD7F0E">
      <w:pPr>
        <w:rPr>
          <w:highlight w:val="yellow"/>
        </w:rPr>
      </w:pPr>
      <w:r w:rsidRPr="00356922">
        <w:rPr>
          <w:noProof/>
          <w:highlight w:val="yellow"/>
          <w:lang w:eastAsia="en-NZ"/>
        </w:rPr>
        <mc:AlternateContent>
          <mc:Choice Requires="wps">
            <w:drawing>
              <wp:anchor distT="0" distB="0" distL="114300" distR="114300" simplePos="0" relativeHeight="251658251" behindDoc="0" locked="0" layoutInCell="1" allowOverlap="1" wp14:anchorId="60309A22" wp14:editId="4395F653">
                <wp:simplePos x="0" y="0"/>
                <wp:positionH relativeFrom="margin">
                  <wp:posOffset>590550</wp:posOffset>
                </wp:positionH>
                <wp:positionV relativeFrom="paragraph">
                  <wp:posOffset>822325</wp:posOffset>
                </wp:positionV>
                <wp:extent cx="248400" cy="675640"/>
                <wp:effectExtent l="19050" t="0" r="18415" b="29210"/>
                <wp:wrapNone/>
                <wp:docPr id="25" name="Down Arrow 25"/>
                <wp:cNvGraphicFramePr/>
                <a:graphic xmlns:a="http://schemas.openxmlformats.org/drawingml/2006/main">
                  <a:graphicData uri="http://schemas.microsoft.com/office/word/2010/wordprocessingShape">
                    <wps:wsp>
                      <wps:cNvSpPr/>
                      <wps:spPr>
                        <a:xfrm>
                          <a:off x="0" y="0"/>
                          <a:ext cx="248400" cy="675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BABB6" id="Down Arrow 25" o:spid="_x0000_s1026" type="#_x0000_t67" style="position:absolute;margin-left:46.5pt;margin-top:64.75pt;width:19.55pt;height:53.2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" adj="17629" fillcolor="#4472c4 [3204]" strokecolor="#1f3763 [1604]" strokeweight="1pt">
                <w10:wrap anchorx="margin"/>
              </v:shape>
            </w:pict>
          </mc:Fallback>
        </mc:AlternateContent>
      </w:r>
    </w:p>
    <w:p w14:paraId="3904A344" w14:textId="77777777" w:rsidR="00AD7F0E" w:rsidRPr="00356922" w:rsidRDefault="00AD7F0E" w:rsidP="00AD7F0E">
      <w:pPr>
        <w:rPr>
          <w:highlight w:val="yellow"/>
        </w:rPr>
      </w:pPr>
    </w:p>
    <w:p w14:paraId="01F846DE" w14:textId="77777777" w:rsidR="00AD7F0E" w:rsidRPr="00356922" w:rsidRDefault="00AD7F0E" w:rsidP="00AD7F0E">
      <w:pPr>
        <w:rPr>
          <w:highlight w:val="yellow"/>
        </w:rPr>
      </w:pPr>
    </w:p>
    <w:p w14:paraId="2CC359FD" w14:textId="77777777" w:rsidR="00AD7F0E" w:rsidRPr="00356922" w:rsidRDefault="00AD7F0E" w:rsidP="00AD7F0E">
      <w:pPr>
        <w:rPr>
          <w:highlight w:val="yellow"/>
        </w:rPr>
      </w:pPr>
    </w:p>
    <w:p w14:paraId="5D600040" w14:textId="77777777" w:rsidR="00AD7F0E" w:rsidRPr="00356922" w:rsidRDefault="00AD7F0E" w:rsidP="00AD7F0E">
      <w:pPr>
        <w:rPr>
          <w:highlight w:val="yellow"/>
        </w:rPr>
      </w:pPr>
      <w:r w:rsidRPr="00356922">
        <w:rPr>
          <w:noProof/>
          <w:highlight w:val="yellow"/>
          <w:lang w:eastAsia="en-NZ"/>
        </w:rPr>
        <mc:AlternateContent>
          <mc:Choice Requires="wps">
            <w:drawing>
              <wp:anchor distT="45720" distB="45720" distL="114300" distR="114300" simplePos="0" relativeHeight="251658261" behindDoc="0" locked="0" layoutInCell="1" allowOverlap="1" wp14:anchorId="6B179E2C" wp14:editId="041BFDE4">
                <wp:simplePos x="0" y="0"/>
                <wp:positionH relativeFrom="column">
                  <wp:posOffset>-82550</wp:posOffset>
                </wp:positionH>
                <wp:positionV relativeFrom="paragraph">
                  <wp:posOffset>149225</wp:posOffset>
                </wp:positionV>
                <wp:extent cx="1552575" cy="1404620"/>
                <wp:effectExtent l="0" t="0" r="28575" b="2540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1404620"/>
                        </a:xfrm>
                        <a:prstGeom prst="rect">
                          <a:avLst/>
                        </a:prstGeom>
                        <a:solidFill>
                          <a:srgbClr val="FFFFFF"/>
                        </a:solidFill>
                        <a:ln w="9525">
                          <a:solidFill>
                            <a:srgbClr val="000000"/>
                          </a:solidFill>
                          <a:miter lim="800000"/>
                          <a:headEnd/>
                          <a:tailEnd/>
                        </a:ln>
                      </wps:spPr>
                      <wps:txbx>
                        <w:txbxContent>
                          <w:p w14:paraId="31804560" w14:textId="77777777" w:rsidR="00AD7F0E" w:rsidRPr="00CE62DA" w:rsidRDefault="00AD7F0E" w:rsidP="00AD7F0E">
                            <w:pPr>
                              <w:jc w:val="center"/>
                            </w:pPr>
                            <w:r w:rsidRPr="00CE62DA">
                              <w:t>Give Ronapreve 1,200m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179E2C" id="_x0000_s1030" type="#_x0000_t202" style="position:absolute;margin-left:-6.5pt;margin-top:11.75pt;width:122.25pt;height:110.6pt;z-index:25165826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">
                <v:textbox style="mso-fit-shape-to-text:t">
                  <w:txbxContent>
                    <w:p w14:paraId="31804560" w14:textId="77777777" w:rsidR="00AD7F0E" w:rsidRPr="00CE62DA" w:rsidRDefault="00AD7F0E" w:rsidP="00AD7F0E">
                      <w:pPr>
                        <w:jc w:val="center"/>
                      </w:pPr>
                      <w:r w:rsidRPr="00CE62DA">
                        <w:t>Give Ronapreve 1,200mg</w:t>
                      </w:r>
                    </w:p>
                  </w:txbxContent>
                </v:textbox>
                <w10:wrap type="square"/>
              </v:shape>
            </w:pict>
          </mc:Fallback>
        </mc:AlternateContent>
      </w:r>
    </w:p>
    <w:p w14:paraId="46F670B7" w14:textId="77777777" w:rsidR="00AD7F0E" w:rsidRPr="00356922" w:rsidRDefault="00AD7F0E" w:rsidP="00AD7F0E">
      <w:pPr>
        <w:rPr>
          <w:highlight w:val="yellow"/>
        </w:rPr>
      </w:pPr>
      <w:r w:rsidRPr="00356922">
        <w:rPr>
          <w:noProof/>
          <w:highlight w:val="yellow"/>
          <w:lang w:eastAsia="en-NZ"/>
        </w:rPr>
        <mc:AlternateContent>
          <mc:Choice Requires="wps">
            <w:drawing>
              <wp:anchor distT="0" distB="0" distL="114300" distR="114300" simplePos="0" relativeHeight="251658256" behindDoc="0" locked="0" layoutInCell="1" allowOverlap="1" wp14:anchorId="40E7C9B4" wp14:editId="1731C8DF">
                <wp:simplePos x="0" y="0"/>
                <wp:positionH relativeFrom="column">
                  <wp:posOffset>4838700</wp:posOffset>
                </wp:positionH>
                <wp:positionV relativeFrom="paragraph">
                  <wp:posOffset>101600</wp:posOffset>
                </wp:positionV>
                <wp:extent cx="247650" cy="229235"/>
                <wp:effectExtent l="19050" t="0" r="19050" b="37465"/>
                <wp:wrapNone/>
                <wp:docPr id="31" name="Down Arrow 31"/>
                <wp:cNvGraphicFramePr/>
                <a:graphic xmlns:a="http://schemas.openxmlformats.org/drawingml/2006/main">
                  <a:graphicData uri="http://schemas.microsoft.com/office/word/2010/wordprocessingShape">
                    <wps:wsp>
                      <wps:cNvSpPr/>
                      <wps:spPr>
                        <a:xfrm>
                          <a:off x="0" y="0"/>
                          <a:ext cx="247650" cy="229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7C017C" id="Down Arrow 31" o:spid="_x0000_s1026" type="#_x0000_t67" style="position:absolute;margin-left:381pt;margin-top:8pt;width:19.5pt;height:18.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" adj="10800" fillcolor="#4472c4 [3204]" strokecolor="#1f3763 [1604]" strokeweight="1pt"/>
            </w:pict>
          </mc:Fallback>
        </mc:AlternateContent>
      </w:r>
      <w:r w:rsidRPr="00356922">
        <w:rPr>
          <w:noProof/>
          <w:highlight w:val="yellow"/>
          <w:lang w:eastAsia="en-NZ"/>
        </w:rPr>
        <mc:AlternateContent>
          <mc:Choice Requires="wps">
            <w:drawing>
              <wp:anchor distT="0" distB="0" distL="114300" distR="114300" simplePos="0" relativeHeight="251658262" behindDoc="0" locked="0" layoutInCell="1" allowOverlap="1" wp14:anchorId="6BF3DB9D" wp14:editId="053D169E">
                <wp:simplePos x="0" y="0"/>
                <wp:positionH relativeFrom="column">
                  <wp:posOffset>3390900</wp:posOffset>
                </wp:positionH>
                <wp:positionV relativeFrom="paragraph">
                  <wp:posOffset>102235</wp:posOffset>
                </wp:positionV>
                <wp:extent cx="247650" cy="229235"/>
                <wp:effectExtent l="19050" t="0" r="19050" b="37465"/>
                <wp:wrapNone/>
                <wp:docPr id="4" name="Down Arrow 4"/>
                <wp:cNvGraphicFramePr/>
                <a:graphic xmlns:a="http://schemas.openxmlformats.org/drawingml/2006/main">
                  <a:graphicData uri="http://schemas.microsoft.com/office/word/2010/wordprocessingShape">
                    <wps:wsp>
                      <wps:cNvSpPr/>
                      <wps:spPr>
                        <a:xfrm>
                          <a:off x="0" y="0"/>
                          <a:ext cx="247650" cy="2292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FF2412" id="Down Arrow 4" o:spid="_x0000_s1026" type="#_x0000_t67" style="position:absolute;margin-left:267pt;margin-top:8.05pt;width:19.5pt;height:18.0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" adj="10800" fillcolor="#4472c4 [3204]" strokecolor="#1f3763 [1604]" strokeweight="1pt"/>
            </w:pict>
          </mc:Fallback>
        </mc:AlternateContent>
      </w:r>
      <w:r w:rsidRPr="00356922">
        <w:rPr>
          <w:noProof/>
          <w:highlight w:val="yellow"/>
          <w:lang w:eastAsia="en-NZ"/>
        </w:rPr>
        <mc:AlternateContent>
          <mc:Choice Requires="wps">
            <w:drawing>
              <wp:anchor distT="0" distB="0" distL="114300" distR="114300" simplePos="0" relativeHeight="251658259" behindDoc="0" locked="0" layoutInCell="1" allowOverlap="1" wp14:anchorId="13995330" wp14:editId="7C191D38">
                <wp:simplePos x="0" y="0"/>
                <wp:positionH relativeFrom="margin">
                  <wp:posOffset>3470910</wp:posOffset>
                </wp:positionH>
                <wp:positionV relativeFrom="paragraph">
                  <wp:posOffset>1014095</wp:posOffset>
                </wp:positionV>
                <wp:extent cx="248400" cy="675640"/>
                <wp:effectExtent l="19050" t="0" r="18415" b="29210"/>
                <wp:wrapNone/>
                <wp:docPr id="196" name="Down Arrow 196"/>
                <wp:cNvGraphicFramePr/>
                <a:graphic xmlns:a="http://schemas.openxmlformats.org/drawingml/2006/main">
                  <a:graphicData uri="http://schemas.microsoft.com/office/word/2010/wordprocessingShape">
                    <wps:wsp>
                      <wps:cNvSpPr/>
                      <wps:spPr>
                        <a:xfrm>
                          <a:off x="0" y="0"/>
                          <a:ext cx="248400" cy="6756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4BC3F" id="Down Arrow 196" o:spid="_x0000_s1026" type="#_x0000_t67" style="position:absolute;margin-left:273.3pt;margin-top:79.85pt;width:19.55pt;height:53.2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" adj="17629" fillcolor="#4472c4 [3204]" strokecolor="#1f3763 [1604]" strokeweight="1pt">
                <w10:wrap anchorx="margin"/>
              </v:shape>
            </w:pict>
          </mc:Fallback>
        </mc:AlternateContent>
      </w:r>
    </w:p>
    <w:p w14:paraId="774EF1AC" w14:textId="77777777" w:rsidR="00AD7F0E" w:rsidRPr="00356922" w:rsidRDefault="00AD7F0E" w:rsidP="00AD7F0E">
      <w:pPr>
        <w:rPr>
          <w:highlight w:val="yellow"/>
        </w:rPr>
      </w:pPr>
    </w:p>
    <w:p w14:paraId="2A9A417B" w14:textId="77777777" w:rsidR="00AD7F0E" w:rsidRPr="00356922" w:rsidRDefault="00AD7F0E" w:rsidP="00AD7F0E">
      <w:pPr>
        <w:rPr>
          <w:highlight w:val="yellow"/>
        </w:rPr>
      </w:pPr>
      <w:r w:rsidRPr="00356922">
        <w:rPr>
          <w:noProof/>
          <w:highlight w:val="yellow"/>
          <w:lang w:eastAsia="en-NZ"/>
        </w:rPr>
        <mc:AlternateContent>
          <mc:Choice Requires="wps">
            <w:drawing>
              <wp:anchor distT="45720" distB="45720" distL="114300" distR="114300" simplePos="0" relativeHeight="251658248" behindDoc="0" locked="0" layoutInCell="1" allowOverlap="1" wp14:anchorId="6A82E3CE" wp14:editId="3A6A366B">
                <wp:simplePos x="0" y="0"/>
                <wp:positionH relativeFrom="column">
                  <wp:posOffset>2673350</wp:posOffset>
                </wp:positionH>
                <wp:positionV relativeFrom="paragraph">
                  <wp:posOffset>42545</wp:posOffset>
                </wp:positionV>
                <wp:extent cx="1482725" cy="457200"/>
                <wp:effectExtent l="0" t="0" r="22225" b="190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457200"/>
                        </a:xfrm>
                        <a:prstGeom prst="rect">
                          <a:avLst/>
                        </a:prstGeom>
                        <a:solidFill>
                          <a:srgbClr val="FFFFFF"/>
                        </a:solidFill>
                        <a:ln w="9525">
                          <a:solidFill>
                            <a:srgbClr val="000000"/>
                          </a:solidFill>
                          <a:miter lim="800000"/>
                          <a:headEnd/>
                          <a:tailEnd/>
                        </a:ln>
                      </wps:spPr>
                      <wps:txbx>
                        <w:txbxContent>
                          <w:p w14:paraId="074F1D2E" w14:textId="77777777" w:rsidR="00AD7F0E" w:rsidRPr="00CE62DA" w:rsidRDefault="00AD7F0E" w:rsidP="00AD7F0E">
                            <w:r w:rsidRPr="00CE62DA">
                              <w:t>Serology testing NOT rapidly available</w:t>
                            </w:r>
                          </w:p>
                          <w:p w14:paraId="011F10B5" w14:textId="77777777" w:rsidR="00AD7F0E" w:rsidRDefault="00AD7F0E" w:rsidP="00AD7F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2E3CE" id="_x0000_s1031" type="#_x0000_t202" style="position:absolute;margin-left:210.5pt;margin-top:3.35pt;width:116.75pt;height:36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">
                <v:textbox>
                  <w:txbxContent>
                    <w:p w14:paraId="074F1D2E" w14:textId="77777777" w:rsidR="00AD7F0E" w:rsidRPr="00CE62DA" w:rsidRDefault="00AD7F0E" w:rsidP="00AD7F0E">
                      <w:r w:rsidRPr="00CE62DA">
                        <w:t>Serology testing NOT rapidly available</w:t>
                      </w:r>
                    </w:p>
                    <w:p w14:paraId="011F10B5" w14:textId="77777777" w:rsidR="00AD7F0E" w:rsidRDefault="00AD7F0E" w:rsidP="00AD7F0E"/>
                  </w:txbxContent>
                </v:textbox>
                <w10:wrap type="square"/>
              </v:shape>
            </w:pict>
          </mc:Fallback>
        </mc:AlternateContent>
      </w:r>
      <w:r w:rsidRPr="00356922">
        <w:rPr>
          <w:noProof/>
          <w:highlight w:val="yellow"/>
          <w:lang w:eastAsia="en-NZ"/>
        </w:rPr>
        <mc:AlternateContent>
          <mc:Choice Requires="wps">
            <w:drawing>
              <wp:anchor distT="45720" distB="45720" distL="114300" distR="114300" simplePos="0" relativeHeight="251658241" behindDoc="0" locked="0" layoutInCell="1" allowOverlap="1" wp14:anchorId="17B685E2" wp14:editId="503AEEDD">
                <wp:simplePos x="0" y="0"/>
                <wp:positionH relativeFrom="column">
                  <wp:posOffset>4293235</wp:posOffset>
                </wp:positionH>
                <wp:positionV relativeFrom="paragraph">
                  <wp:posOffset>45085</wp:posOffset>
                </wp:positionV>
                <wp:extent cx="1504950" cy="4572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457200"/>
                        </a:xfrm>
                        <a:prstGeom prst="rect">
                          <a:avLst/>
                        </a:prstGeom>
                        <a:solidFill>
                          <a:srgbClr val="FFFFFF"/>
                        </a:solidFill>
                        <a:ln w="9525">
                          <a:solidFill>
                            <a:srgbClr val="000000"/>
                          </a:solidFill>
                          <a:miter lim="800000"/>
                          <a:headEnd/>
                          <a:tailEnd/>
                        </a:ln>
                      </wps:spPr>
                      <wps:txbx>
                        <w:txbxContent>
                          <w:p w14:paraId="21130B9E" w14:textId="77777777" w:rsidR="00AD7F0E" w:rsidRPr="00CE62DA" w:rsidRDefault="00AD7F0E" w:rsidP="00AD7F0E">
                            <w:r w:rsidRPr="00CE62DA">
                              <w:t xml:space="preserve">Serology testing </w:t>
                            </w:r>
                            <w:r>
                              <w:t>rapidly</w:t>
                            </w:r>
                            <w:r w:rsidRPr="00CE62DA">
                              <w:t xml:space="preserve"> available</w:t>
                            </w:r>
                          </w:p>
                          <w:p w14:paraId="72B1806E" w14:textId="77777777" w:rsidR="00AD7F0E" w:rsidRDefault="00AD7F0E" w:rsidP="00AD7F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685E2" id="_x0000_s1032" type="#_x0000_t202" style="position:absolute;margin-left:338.05pt;margin-top:3.55pt;width:118.5pt;height:3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">
                <v:textbox>
                  <w:txbxContent>
                    <w:p w14:paraId="21130B9E" w14:textId="77777777" w:rsidR="00AD7F0E" w:rsidRPr="00CE62DA" w:rsidRDefault="00AD7F0E" w:rsidP="00AD7F0E">
                      <w:r w:rsidRPr="00CE62DA">
                        <w:t xml:space="preserve">Serology testing </w:t>
                      </w:r>
                      <w:r>
                        <w:t>rapidly</w:t>
                      </w:r>
                      <w:r w:rsidRPr="00CE62DA">
                        <w:t xml:space="preserve"> available</w:t>
                      </w:r>
                    </w:p>
                    <w:p w14:paraId="72B1806E" w14:textId="77777777" w:rsidR="00AD7F0E" w:rsidRDefault="00AD7F0E" w:rsidP="00AD7F0E"/>
                  </w:txbxContent>
                </v:textbox>
                <w10:wrap type="square"/>
              </v:shape>
            </w:pict>
          </mc:Fallback>
        </mc:AlternateContent>
      </w:r>
    </w:p>
    <w:p w14:paraId="7ACED808" w14:textId="77777777" w:rsidR="00AD7F0E" w:rsidRPr="00356922" w:rsidRDefault="00AD7F0E" w:rsidP="00AD7F0E">
      <w:pPr>
        <w:rPr>
          <w:highlight w:val="yellow"/>
        </w:rPr>
      </w:pPr>
    </w:p>
    <w:p w14:paraId="6C42AEA1" w14:textId="77777777" w:rsidR="00AD7F0E" w:rsidRDefault="00AD7F0E" w:rsidP="00AD7F0E"/>
    <w:p w14:paraId="55323CEA" w14:textId="1A485C64" w:rsidR="00AD7F0E" w:rsidRDefault="00AD7F0E" w:rsidP="00AD7F0E">
      <w:r>
        <w:rPr>
          <w:noProof/>
          <w:lang w:eastAsia="en-NZ"/>
        </w:rPr>
        <mc:AlternateContent>
          <mc:Choice Requires="wps">
            <w:drawing>
              <wp:anchor distT="0" distB="0" distL="114300" distR="114300" simplePos="0" relativeHeight="251658257" behindDoc="0" locked="0" layoutInCell="1" allowOverlap="1" wp14:anchorId="7FEA8439" wp14:editId="62DF8D25">
                <wp:simplePos x="0" y="0"/>
                <wp:positionH relativeFrom="column">
                  <wp:posOffset>5156200</wp:posOffset>
                </wp:positionH>
                <wp:positionV relativeFrom="paragraph">
                  <wp:posOffset>48438</wp:posOffset>
                </wp:positionV>
                <wp:extent cx="136800" cy="196850"/>
                <wp:effectExtent l="0" t="0" r="15875" b="12700"/>
                <wp:wrapNone/>
                <wp:docPr id="192" name="Rectangle 192"/>
                <wp:cNvGraphicFramePr/>
                <a:graphic xmlns:a="http://schemas.openxmlformats.org/drawingml/2006/main">
                  <a:graphicData uri="http://schemas.microsoft.com/office/word/2010/wordprocessingShape">
                    <wps:wsp>
                      <wps:cNvSpPr/>
                      <wps:spPr>
                        <a:xfrm>
                          <a:off x="0" y="0"/>
                          <a:ext cx="136800" cy="196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173145" id="Rectangle 192" o:spid="_x0000_s1026" style="position:absolute;margin-left:406pt;margin-top:3.8pt;width:10.75pt;height:15.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" fillcolor="#4472c4 [3204]" strokecolor="#1f3763 [1604]" strokeweight="1pt"/>
            </w:pict>
          </mc:Fallback>
        </mc:AlternateContent>
      </w:r>
      <w:r>
        <w:rPr>
          <w:noProof/>
          <w:lang w:eastAsia="en-NZ"/>
        </w:rPr>
        <mc:AlternateContent>
          <mc:Choice Requires="wps">
            <w:drawing>
              <wp:anchor distT="0" distB="0" distL="114300" distR="114300" simplePos="0" relativeHeight="251658258" behindDoc="0" locked="0" layoutInCell="1" allowOverlap="1" wp14:anchorId="3536A9D2" wp14:editId="0D1DADEA">
                <wp:simplePos x="0" y="0"/>
                <wp:positionH relativeFrom="column">
                  <wp:posOffset>4486150</wp:posOffset>
                </wp:positionH>
                <wp:positionV relativeFrom="paragraph">
                  <wp:posOffset>66852</wp:posOffset>
                </wp:positionV>
                <wp:extent cx="136800" cy="197485"/>
                <wp:effectExtent l="76200" t="38100" r="15875" b="50165"/>
                <wp:wrapNone/>
                <wp:docPr id="195" name="Rectangle 195"/>
                <wp:cNvGraphicFramePr/>
                <a:graphic xmlns:a="http://schemas.openxmlformats.org/drawingml/2006/main">
                  <a:graphicData uri="http://schemas.microsoft.com/office/word/2010/wordprocessingShape">
                    <wps:wsp>
                      <wps:cNvSpPr/>
                      <wps:spPr>
                        <a:xfrm rot="2400000">
                          <a:off x="0" y="0"/>
                          <a:ext cx="136800" cy="1974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491C" id="Rectangle 195" o:spid="_x0000_s1026" style="position:absolute;margin-left:353.25pt;margin-top:5.25pt;width:10.75pt;height:15.55pt;rotation:4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" fillcolor="#4472c4 [3204]" strokecolor="#1f3763 [1604]" strokeweight="1pt"/>
            </w:pict>
          </mc:Fallback>
        </mc:AlternateContent>
      </w:r>
    </w:p>
    <w:p w14:paraId="0357C28A" w14:textId="77777777" w:rsidR="00AD7F0E" w:rsidRDefault="00AD7F0E" w:rsidP="00AD7F0E">
      <w:r w:rsidRPr="00356922">
        <w:rPr>
          <w:noProof/>
          <w:highlight w:val="yellow"/>
          <w:lang w:eastAsia="en-NZ"/>
        </w:rPr>
        <mc:AlternateContent>
          <mc:Choice Requires="wps">
            <w:drawing>
              <wp:anchor distT="45720" distB="45720" distL="114300" distR="114300" simplePos="0" relativeHeight="251658247" behindDoc="0" locked="0" layoutInCell="1" allowOverlap="1" wp14:anchorId="46A5AE91" wp14:editId="5D26D23B">
                <wp:simplePos x="0" y="0"/>
                <wp:positionH relativeFrom="column">
                  <wp:posOffset>4841240</wp:posOffset>
                </wp:positionH>
                <wp:positionV relativeFrom="paragraph">
                  <wp:posOffset>33655</wp:posOffset>
                </wp:positionV>
                <wp:extent cx="994410" cy="1404620"/>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4410" cy="1404620"/>
                        </a:xfrm>
                        <a:prstGeom prst="rect">
                          <a:avLst/>
                        </a:prstGeom>
                        <a:noFill/>
                        <a:ln w="9525">
                          <a:noFill/>
                          <a:miter lim="800000"/>
                          <a:headEnd/>
                          <a:tailEnd/>
                        </a:ln>
                      </wps:spPr>
                      <wps:txbx>
                        <w:txbxContent>
                          <w:p w14:paraId="6983ED5A" w14:textId="77777777" w:rsidR="00AD7F0E" w:rsidRPr="00D57E76" w:rsidRDefault="00AD7F0E" w:rsidP="00AD7F0E">
                            <w:pPr>
                              <w:rPr>
                                <w14:textOutline w14:w="9525" w14:cap="rnd" w14:cmpd="sng" w14:algn="ctr">
                                  <w14:noFill/>
                                  <w14:prstDash w14:val="solid"/>
                                  <w14:bevel/>
                                </w14:textOutline>
                              </w:rPr>
                            </w:pPr>
                            <w:r>
                              <w:rPr>
                                <w14:textOutline w14:w="9525" w14:cap="rnd" w14:cmpd="sng" w14:algn="ctr">
                                  <w14:noFill/>
                                  <w14:prstDash w14:val="solid"/>
                                  <w14:bevel/>
                                </w14:textOutline>
                              </w:rPr>
                              <w:t>Seropositi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A5AE91" id="_x0000_s1033" type="#_x0000_t202" style="position:absolute;margin-left:381.2pt;margin-top:2.65pt;width:78.3pt;height:110.6pt;z-index:251658247;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" filled="f" stroked="f">
                <v:textbox style="mso-fit-shape-to-text:t">
                  <w:txbxContent>
                    <w:p w14:paraId="6983ED5A" w14:textId="77777777" w:rsidR="00AD7F0E" w:rsidRPr="00D57E76" w:rsidRDefault="00AD7F0E" w:rsidP="00AD7F0E">
                      <w:pPr>
                        <w:rPr>
                          <w14:textOutline w14:w="9525" w14:cap="rnd" w14:cmpd="sng" w14:algn="ctr">
                            <w14:noFill/>
                            <w14:prstDash w14:val="solid"/>
                            <w14:bevel/>
                          </w14:textOutline>
                        </w:rPr>
                      </w:pPr>
                      <w:r>
                        <w:rPr>
                          <w14:textOutline w14:w="9525" w14:cap="rnd" w14:cmpd="sng" w14:algn="ctr">
                            <w14:noFill/>
                            <w14:prstDash w14:val="solid"/>
                            <w14:bevel/>
                          </w14:textOutline>
                        </w:rPr>
                        <w:t>Seropositive</w:t>
                      </w:r>
                    </w:p>
                  </w:txbxContent>
                </v:textbox>
                <w10:wrap type="square"/>
              </v:shape>
            </w:pict>
          </mc:Fallback>
        </mc:AlternateContent>
      </w:r>
      <w:r w:rsidRPr="00356922">
        <w:rPr>
          <w:noProof/>
          <w:highlight w:val="yellow"/>
          <w:lang w:eastAsia="en-NZ"/>
        </w:rPr>
        <mc:AlternateContent>
          <mc:Choice Requires="wps">
            <w:drawing>
              <wp:anchor distT="45720" distB="45720" distL="114300" distR="114300" simplePos="0" relativeHeight="251658246" behindDoc="0" locked="0" layoutInCell="1" allowOverlap="1" wp14:anchorId="355C0E4E" wp14:editId="279D9D41">
                <wp:simplePos x="0" y="0"/>
                <wp:positionH relativeFrom="column">
                  <wp:posOffset>3888740</wp:posOffset>
                </wp:positionH>
                <wp:positionV relativeFrom="paragraph">
                  <wp:posOffset>18415</wp:posOffset>
                </wp:positionV>
                <wp:extent cx="1035685" cy="140462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1404620"/>
                        </a:xfrm>
                        <a:prstGeom prst="rect">
                          <a:avLst/>
                        </a:prstGeom>
                        <a:noFill/>
                        <a:ln w="9525">
                          <a:noFill/>
                          <a:miter lim="800000"/>
                          <a:headEnd/>
                          <a:tailEnd/>
                        </a:ln>
                      </wps:spPr>
                      <wps:txbx>
                        <w:txbxContent>
                          <w:p w14:paraId="721DDD3C" w14:textId="77777777" w:rsidR="00AD7F0E" w:rsidRPr="00D57E76" w:rsidRDefault="00AD7F0E" w:rsidP="00AD7F0E">
                            <w:pPr>
                              <w:rPr>
                                <w14:textOutline w14:w="9525" w14:cap="rnd" w14:cmpd="sng" w14:algn="ctr">
                                  <w14:noFill/>
                                  <w14:prstDash w14:val="solid"/>
                                  <w14:bevel/>
                                </w14:textOutline>
                              </w:rPr>
                            </w:pPr>
                            <w:r>
                              <w:rPr>
                                <w14:textOutline w14:w="9525" w14:cap="rnd" w14:cmpd="sng" w14:algn="ctr">
                                  <w14:noFill/>
                                  <w14:prstDash w14:val="solid"/>
                                  <w14:bevel/>
                                </w14:textOutline>
                              </w:rPr>
                              <w:t>Seronegati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5C0E4E" id="_x0000_s1034" type="#_x0000_t202" style="position:absolute;margin-left:306.2pt;margin-top:1.45pt;width:81.55pt;height:110.6pt;z-index:25165824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" filled="f" stroked="f">
                <v:textbox style="mso-fit-shape-to-text:t">
                  <w:txbxContent>
                    <w:p w14:paraId="721DDD3C" w14:textId="77777777" w:rsidR="00AD7F0E" w:rsidRPr="00D57E76" w:rsidRDefault="00AD7F0E" w:rsidP="00AD7F0E">
                      <w:pPr>
                        <w:rPr>
                          <w14:textOutline w14:w="9525" w14:cap="rnd" w14:cmpd="sng" w14:algn="ctr">
                            <w14:noFill/>
                            <w14:prstDash w14:val="solid"/>
                            <w14:bevel/>
                          </w14:textOutline>
                        </w:rPr>
                      </w:pPr>
                      <w:r>
                        <w:rPr>
                          <w14:textOutline w14:w="9525" w14:cap="rnd" w14:cmpd="sng" w14:algn="ctr">
                            <w14:noFill/>
                            <w14:prstDash w14:val="solid"/>
                            <w14:bevel/>
                          </w14:textOutline>
                        </w:rPr>
                        <w:t>Seronegative</w:t>
                      </w:r>
                    </w:p>
                  </w:txbxContent>
                </v:textbox>
                <w10:wrap type="square"/>
              </v:shape>
            </w:pict>
          </mc:Fallback>
        </mc:AlternateContent>
      </w:r>
    </w:p>
    <w:p w14:paraId="58CEE054" w14:textId="77777777" w:rsidR="00AD7F0E" w:rsidRDefault="00AD7F0E" w:rsidP="00AD7F0E">
      <w:r w:rsidRPr="00356922">
        <w:rPr>
          <w:noProof/>
          <w:highlight w:val="yellow"/>
          <w:lang w:eastAsia="en-NZ"/>
        </w:rPr>
        <mc:AlternateContent>
          <mc:Choice Requires="wps">
            <w:drawing>
              <wp:anchor distT="0" distB="0" distL="114300" distR="114300" simplePos="0" relativeHeight="251658249" behindDoc="0" locked="0" layoutInCell="1" allowOverlap="1" wp14:anchorId="64A69510" wp14:editId="65B16778">
                <wp:simplePos x="0" y="0"/>
                <wp:positionH relativeFrom="margin">
                  <wp:posOffset>5092700</wp:posOffset>
                </wp:positionH>
                <wp:positionV relativeFrom="paragraph">
                  <wp:posOffset>145041</wp:posOffset>
                </wp:positionV>
                <wp:extent cx="248400" cy="320040"/>
                <wp:effectExtent l="19050" t="0" r="18415" b="41910"/>
                <wp:wrapNone/>
                <wp:docPr id="23" name="Down Arrow 23"/>
                <wp:cNvGraphicFramePr/>
                <a:graphic xmlns:a="http://schemas.openxmlformats.org/drawingml/2006/main">
                  <a:graphicData uri="http://schemas.microsoft.com/office/word/2010/wordprocessingShape">
                    <wps:wsp>
                      <wps:cNvSpPr/>
                      <wps:spPr>
                        <a:xfrm>
                          <a:off x="0" y="0"/>
                          <a:ext cx="248400" cy="3200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3DCD6" id="Down Arrow 23" o:spid="_x0000_s1026" type="#_x0000_t67" style="position:absolute;margin-left:401pt;margin-top:11.4pt;width:19.55pt;height:25.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" adj="13218" fillcolor="#4472c4 [3204]" strokecolor="#1f3763 [1604]" strokeweight="1pt">
                <w10:wrap anchorx="margin"/>
              </v:shape>
            </w:pict>
          </mc:Fallback>
        </mc:AlternateContent>
      </w:r>
      <w:r w:rsidRPr="00356922">
        <w:rPr>
          <w:noProof/>
          <w:highlight w:val="yellow"/>
          <w:lang w:eastAsia="en-NZ"/>
        </w:rPr>
        <mc:AlternateContent>
          <mc:Choice Requires="wps">
            <w:drawing>
              <wp:anchor distT="0" distB="0" distL="114300" distR="114300" simplePos="0" relativeHeight="251658250" behindDoc="0" locked="0" layoutInCell="1" allowOverlap="1" wp14:anchorId="61DB4C92" wp14:editId="35155F0C">
                <wp:simplePos x="0" y="0"/>
                <wp:positionH relativeFrom="margin">
                  <wp:posOffset>4079875</wp:posOffset>
                </wp:positionH>
                <wp:positionV relativeFrom="paragraph">
                  <wp:posOffset>104515</wp:posOffset>
                </wp:positionV>
                <wp:extent cx="248400" cy="316230"/>
                <wp:effectExtent l="19050" t="38100" r="56515" b="0"/>
                <wp:wrapNone/>
                <wp:docPr id="1" name="Down Arrow 1"/>
                <wp:cNvGraphicFramePr/>
                <a:graphic xmlns:a="http://schemas.openxmlformats.org/drawingml/2006/main">
                  <a:graphicData uri="http://schemas.microsoft.com/office/word/2010/wordprocessingShape">
                    <wps:wsp>
                      <wps:cNvSpPr/>
                      <wps:spPr>
                        <a:xfrm rot="2400000">
                          <a:off x="0" y="0"/>
                          <a:ext cx="248400" cy="3162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99CBC" id="Down Arrow 1" o:spid="_x0000_s1026" type="#_x0000_t67" style="position:absolute;margin-left:321.25pt;margin-top:8.25pt;width:19.55pt;height:24.9pt;rotation:40;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" adj="13117" fillcolor="#4472c4 [3204]" strokecolor="#1f3763 [1604]" strokeweight="1pt">
                <w10:wrap anchorx="margin"/>
              </v:shape>
            </w:pict>
          </mc:Fallback>
        </mc:AlternateContent>
      </w:r>
    </w:p>
    <w:p w14:paraId="1380D933" w14:textId="77777777" w:rsidR="00AD7F0E" w:rsidRDefault="00AD7F0E" w:rsidP="00AD7F0E">
      <w:pPr>
        <w:rPr>
          <w:b/>
        </w:rPr>
      </w:pPr>
    </w:p>
    <w:p w14:paraId="51193578" w14:textId="77777777" w:rsidR="00AD7F0E" w:rsidRDefault="00AD7F0E" w:rsidP="00AD7F0E">
      <w:pPr>
        <w:rPr>
          <w:b/>
        </w:rPr>
      </w:pPr>
    </w:p>
    <w:p w14:paraId="4F25226C" w14:textId="77777777" w:rsidR="00AD7F0E" w:rsidRDefault="00AD7F0E" w:rsidP="00AD7F0E">
      <w:pPr>
        <w:rPr>
          <w:b/>
        </w:rPr>
      </w:pPr>
      <w:r w:rsidRPr="00356922">
        <w:rPr>
          <w:noProof/>
          <w:highlight w:val="yellow"/>
          <w:lang w:eastAsia="en-NZ"/>
        </w:rPr>
        <mc:AlternateContent>
          <mc:Choice Requires="wps">
            <w:drawing>
              <wp:anchor distT="45720" distB="45720" distL="114300" distR="114300" simplePos="0" relativeHeight="251658244" behindDoc="0" locked="0" layoutInCell="1" allowOverlap="1" wp14:anchorId="0FEC1951" wp14:editId="6F93F69D">
                <wp:simplePos x="0" y="0"/>
                <wp:positionH relativeFrom="margin">
                  <wp:posOffset>4438650</wp:posOffset>
                </wp:positionH>
                <wp:positionV relativeFrom="paragraph">
                  <wp:posOffset>43815</wp:posOffset>
                </wp:positionV>
                <wp:extent cx="1397000" cy="1404620"/>
                <wp:effectExtent l="0" t="0" r="12700" b="2476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1404620"/>
                        </a:xfrm>
                        <a:prstGeom prst="rect">
                          <a:avLst/>
                        </a:prstGeom>
                        <a:solidFill>
                          <a:srgbClr val="FFFFFF"/>
                        </a:solidFill>
                        <a:ln w="9525">
                          <a:solidFill>
                            <a:srgbClr val="000000"/>
                          </a:solidFill>
                          <a:miter lim="800000"/>
                          <a:headEnd/>
                          <a:tailEnd/>
                        </a:ln>
                      </wps:spPr>
                      <wps:txbx>
                        <w:txbxContent>
                          <w:p w14:paraId="3D14CB70" w14:textId="77777777" w:rsidR="00AD7F0E" w:rsidRPr="00CE62DA" w:rsidRDefault="00AD7F0E" w:rsidP="00AD7F0E">
                            <w:pPr>
                              <w:jc w:val="center"/>
                            </w:pPr>
                            <w:r>
                              <w:t>DO NOT give</w:t>
                            </w:r>
                            <w:r w:rsidRPr="00CE62DA">
                              <w:t xml:space="preserve"> Ronapre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EC1951" id="_x0000_s1035" type="#_x0000_t202" style="position:absolute;margin-left:349.5pt;margin-top:3.45pt;width:110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">
                <v:textbox style="mso-fit-shape-to-text:t">
                  <w:txbxContent>
                    <w:p w14:paraId="3D14CB70" w14:textId="77777777" w:rsidR="00AD7F0E" w:rsidRPr="00CE62DA" w:rsidRDefault="00AD7F0E" w:rsidP="00AD7F0E">
                      <w:pPr>
                        <w:jc w:val="center"/>
                      </w:pPr>
                      <w:r>
                        <w:t>DO NOT give</w:t>
                      </w:r>
                      <w:r w:rsidRPr="00CE62DA">
                        <w:t xml:space="preserve"> Ronapreve</w:t>
                      </w:r>
                    </w:p>
                  </w:txbxContent>
                </v:textbox>
                <w10:wrap type="square" anchorx="margin"/>
              </v:shape>
            </w:pict>
          </mc:Fallback>
        </mc:AlternateContent>
      </w:r>
      <w:r w:rsidRPr="00356922">
        <w:rPr>
          <w:noProof/>
          <w:highlight w:val="yellow"/>
          <w:lang w:eastAsia="en-NZ"/>
        </w:rPr>
        <mc:AlternateContent>
          <mc:Choice Requires="wps">
            <w:drawing>
              <wp:anchor distT="45720" distB="45720" distL="114300" distR="114300" simplePos="0" relativeHeight="251658243" behindDoc="0" locked="0" layoutInCell="1" allowOverlap="1" wp14:anchorId="1A68DC19" wp14:editId="43D076AF">
                <wp:simplePos x="0" y="0"/>
                <wp:positionH relativeFrom="column">
                  <wp:posOffset>2740025</wp:posOffset>
                </wp:positionH>
                <wp:positionV relativeFrom="paragraph">
                  <wp:posOffset>46355</wp:posOffset>
                </wp:positionV>
                <wp:extent cx="1552575" cy="1404620"/>
                <wp:effectExtent l="0" t="0" r="28575" b="2540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1404620"/>
                        </a:xfrm>
                        <a:prstGeom prst="rect">
                          <a:avLst/>
                        </a:prstGeom>
                        <a:solidFill>
                          <a:srgbClr val="FFFFFF"/>
                        </a:solidFill>
                        <a:ln w="9525">
                          <a:solidFill>
                            <a:srgbClr val="000000"/>
                          </a:solidFill>
                          <a:miter lim="800000"/>
                          <a:headEnd/>
                          <a:tailEnd/>
                        </a:ln>
                      </wps:spPr>
                      <wps:txbx>
                        <w:txbxContent>
                          <w:p w14:paraId="1C37EB58" w14:textId="77777777" w:rsidR="00AD7F0E" w:rsidRPr="00CE62DA" w:rsidRDefault="00AD7F0E" w:rsidP="00AD7F0E">
                            <w:pPr>
                              <w:jc w:val="center"/>
                            </w:pPr>
                            <w:r w:rsidRPr="00CE62DA">
                              <w:t>Give Ronapreve 2,400m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68DC19" id="_x0000_s1036" type="#_x0000_t202" style="position:absolute;margin-left:215.75pt;margin-top:3.65pt;width:122.25pt;height:110.6pt;z-index:25165824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">
                <v:textbox style="mso-fit-shape-to-text:t">
                  <w:txbxContent>
                    <w:p w14:paraId="1C37EB58" w14:textId="77777777" w:rsidR="00AD7F0E" w:rsidRPr="00CE62DA" w:rsidRDefault="00AD7F0E" w:rsidP="00AD7F0E">
                      <w:pPr>
                        <w:jc w:val="center"/>
                      </w:pPr>
                      <w:r w:rsidRPr="00CE62DA">
                        <w:t>Give Ronapreve 2,400mg</w:t>
                      </w:r>
                    </w:p>
                  </w:txbxContent>
                </v:textbox>
                <w10:wrap type="square"/>
              </v:shape>
            </w:pict>
          </mc:Fallback>
        </mc:AlternateContent>
      </w:r>
    </w:p>
    <w:p w14:paraId="5EA65D4D" w14:textId="77777777" w:rsidR="00AD7F0E" w:rsidRDefault="00AD7F0E" w:rsidP="00AD7F0E">
      <w:pPr>
        <w:rPr>
          <w:b/>
        </w:rPr>
      </w:pPr>
    </w:p>
    <w:p w14:paraId="2F564B89" w14:textId="77777777" w:rsidR="00AD7F0E" w:rsidRDefault="00AD7F0E" w:rsidP="00AD7F0E">
      <w:pPr>
        <w:rPr>
          <w:b/>
        </w:rPr>
      </w:pPr>
    </w:p>
    <w:p w14:paraId="1C9C8437" w14:textId="77777777" w:rsidR="00AD7F0E" w:rsidRDefault="00AD7F0E" w:rsidP="00AD7F0E">
      <w:pPr>
        <w:rPr>
          <w:b/>
        </w:rPr>
      </w:pPr>
    </w:p>
    <w:p w14:paraId="3B88E35C" w14:textId="77777777" w:rsidR="00AD7F0E" w:rsidRDefault="00AD7F0E" w:rsidP="00AD7F0E">
      <w:pPr>
        <w:rPr>
          <w:b/>
        </w:rPr>
      </w:pPr>
    </w:p>
    <w:p w14:paraId="0D870ECD" w14:textId="77777777" w:rsidR="00AD7F0E" w:rsidRPr="00E52C4E" w:rsidRDefault="00AD7F0E" w:rsidP="00AD7F0E">
      <w:pPr>
        <w:rPr>
          <w:b/>
          <w:lang w:val="en-GB"/>
        </w:rPr>
      </w:pPr>
      <w:r>
        <w:rPr>
          <w:b/>
        </w:rPr>
        <w:br w:type="page"/>
      </w:r>
    </w:p>
    <w:p w14:paraId="60884332" w14:textId="07805BCC" w:rsidR="00C96E28" w:rsidRDefault="00C96E28" w:rsidP="00784CD0">
      <w:pPr>
        <w:rPr>
          <w:rStyle w:val="Heading2Char"/>
          <w:rFonts w:eastAsiaTheme="minorHAnsi"/>
        </w:rPr>
      </w:pPr>
      <w:r>
        <w:rPr>
          <w:rStyle w:val="Heading2Char"/>
          <w:rFonts w:eastAsiaTheme="minorHAnsi"/>
        </w:rPr>
        <w:lastRenderedPageBreak/>
        <w:t>Dosing of Ronapreve</w:t>
      </w:r>
    </w:p>
    <w:p w14:paraId="624E5FE6" w14:textId="3A7D3C20" w:rsidR="00C96E28" w:rsidRDefault="00C96E28" w:rsidP="00C96E28">
      <w:pPr>
        <w:pStyle w:val="BodyText"/>
        <w:rPr>
          <w:rStyle w:val="Heading2Char"/>
          <w:rFonts w:ascii="Calibri" w:eastAsiaTheme="minorHAnsi" w:hAnsi="Calibri"/>
          <w:b w:val="0"/>
          <w:bCs w:val="0"/>
          <w:iCs w:val="0"/>
          <w:color w:val="404040" w:themeColor="text1" w:themeTint="BF"/>
          <w:sz w:val="22"/>
        </w:rPr>
      </w:pPr>
      <w:r>
        <w:rPr>
          <w:rStyle w:val="Heading2Char"/>
          <w:rFonts w:ascii="Calibri" w:eastAsiaTheme="minorHAnsi" w:hAnsi="Calibri"/>
          <w:b w:val="0"/>
          <w:bCs w:val="0"/>
          <w:iCs w:val="0"/>
          <w:color w:val="404040" w:themeColor="text1" w:themeTint="BF"/>
          <w:sz w:val="22"/>
        </w:rPr>
        <w:t xml:space="preserve">The </w:t>
      </w:r>
      <w:r w:rsidR="005A3291">
        <w:rPr>
          <w:rStyle w:val="Heading2Char"/>
          <w:rFonts w:ascii="Calibri" w:eastAsiaTheme="minorHAnsi" w:hAnsi="Calibri"/>
          <w:b w:val="0"/>
          <w:bCs w:val="0"/>
          <w:iCs w:val="0"/>
          <w:color w:val="404040" w:themeColor="text1" w:themeTint="BF"/>
          <w:sz w:val="22"/>
        </w:rPr>
        <w:t xml:space="preserve">recommendation of a 1,200mg dose in outpatients </w:t>
      </w:r>
      <w:r>
        <w:rPr>
          <w:rStyle w:val="Heading2Char"/>
          <w:rFonts w:ascii="Calibri" w:eastAsiaTheme="minorHAnsi" w:hAnsi="Calibri"/>
          <w:b w:val="0"/>
          <w:bCs w:val="0"/>
          <w:iCs w:val="0"/>
          <w:color w:val="404040" w:themeColor="text1" w:themeTint="BF"/>
          <w:sz w:val="22"/>
        </w:rPr>
        <w:t xml:space="preserve">is based on existing trials of Ronapreve among outpatients </w:t>
      </w:r>
      <w:r>
        <w:rPr>
          <w:rStyle w:val="Heading2Char"/>
          <w:rFonts w:ascii="Calibri" w:eastAsiaTheme="minorHAnsi" w:hAnsi="Calibri"/>
          <w:b w:val="0"/>
          <w:bCs w:val="0"/>
          <w:iCs w:val="0"/>
          <w:color w:val="404040" w:themeColor="text1" w:themeTint="BF"/>
          <w:sz w:val="22"/>
        </w:rPr>
        <w:fldChar w:fldCharType="begin"/>
      </w:r>
      <w:r>
        <w:rPr>
          <w:rStyle w:val="Heading2Char"/>
          <w:rFonts w:ascii="Calibri" w:eastAsiaTheme="minorHAnsi" w:hAnsi="Calibri"/>
          <w:b w:val="0"/>
          <w:bCs w:val="0"/>
          <w:iCs w:val="0"/>
          <w:color w:val="404040" w:themeColor="text1" w:themeTint="BF"/>
          <w:sz w:val="22"/>
        </w:rPr>
        <w:instrText xml:space="preserve"> ADDIN EN.CITE &lt;EndNote&gt;&lt;Cite&gt;&lt;Author&gt;Weinreich&lt;/Author&gt;&lt;Year&gt;2021&lt;/Year&gt;&lt;RecNum&gt;304&lt;/RecNum&gt;&lt;DisplayText&gt;(1)&lt;/DisplayText&gt;&lt;record&gt;&lt;rec-number&gt;304&lt;/rec-number&gt;&lt;foreign-keys&gt;&lt;key app="EN" db-id="pzw5rvs9mzarr6e2zdmxrad6drxxw92e9vwp" timestamp="1641780816"&gt;304&lt;/key&gt;&lt;/foreign-keys&gt;&lt;ref-type name="Journal Article"&gt;17&lt;/ref-type&gt;&lt;contributors&gt;&lt;authors&gt;&lt;author&gt;Weinreich, David M&lt;/author&gt;&lt;author&gt;Sivapalasingam, Sumathi&lt;/author&gt;&lt;author&gt;Norton, Thomas&lt;/author&gt;&lt;author&gt;Ali, Shazia&lt;/author&gt;&lt;author&gt;Gao, Haitao&lt;/author&gt;&lt;author&gt;Bhore, Rafia&lt;/author&gt;&lt;author&gt;Xiao, Jing&lt;/author&gt;&lt;author&gt;Hooper, Andrea T&lt;/author&gt;&lt;author&gt;Hamilton, Jennifer D&lt;/author&gt;&lt;author&gt;Musser, Bret J&lt;/author&gt;&lt;/authors&gt;&lt;/contributors&gt;&lt;titles&gt;&lt;title&gt;REGEN-COV antibody combination and outcomes in outpatients with Covid-19&lt;/title&gt;&lt;secondary-title&gt;New England Journal of Medicine&lt;/secondary-title&gt;&lt;/titles&gt;&lt;periodical&gt;&lt;full-title&gt;New England Journal of Medicine&lt;/full-title&gt;&lt;abbr-1&gt;N Engl J Med&lt;/abbr-1&gt;&lt;/periodical&gt;&lt;pages&gt;e81&lt;/pages&gt;&lt;volume&gt;385&lt;/volume&gt;&lt;number&gt;23&lt;/number&gt;&lt;dates&gt;&lt;year&gt;2021&lt;/year&gt;&lt;/dates&gt;&lt;isbn&gt;0028-4793&lt;/isbn&gt;&lt;urls&gt;&lt;/urls&gt;&lt;/record&gt;&lt;/Cite&gt;&lt;/EndNote&gt;</w:instrText>
      </w:r>
      <w:r>
        <w:rPr>
          <w:rStyle w:val="Heading2Char"/>
          <w:rFonts w:ascii="Calibri" w:eastAsiaTheme="minorHAnsi" w:hAnsi="Calibri"/>
          <w:b w:val="0"/>
          <w:bCs w:val="0"/>
          <w:iCs w:val="0"/>
          <w:color w:val="404040" w:themeColor="text1" w:themeTint="BF"/>
          <w:sz w:val="22"/>
        </w:rPr>
        <w:fldChar w:fldCharType="separate"/>
      </w:r>
      <w:r>
        <w:rPr>
          <w:rStyle w:val="Heading2Char"/>
          <w:rFonts w:ascii="Calibri" w:eastAsiaTheme="minorHAnsi" w:hAnsi="Calibri"/>
          <w:b w:val="0"/>
          <w:bCs w:val="0"/>
          <w:iCs w:val="0"/>
          <w:noProof/>
          <w:color w:val="404040" w:themeColor="text1" w:themeTint="BF"/>
          <w:sz w:val="22"/>
        </w:rPr>
        <w:t>(1)</w:t>
      </w:r>
      <w:r>
        <w:rPr>
          <w:rStyle w:val="Heading2Char"/>
          <w:rFonts w:ascii="Calibri" w:eastAsiaTheme="minorHAnsi" w:hAnsi="Calibri"/>
          <w:b w:val="0"/>
          <w:bCs w:val="0"/>
          <w:iCs w:val="0"/>
          <w:color w:val="404040" w:themeColor="text1" w:themeTint="BF"/>
          <w:sz w:val="22"/>
        </w:rPr>
        <w:fldChar w:fldCharType="end"/>
      </w:r>
      <w:r>
        <w:rPr>
          <w:rStyle w:val="Heading2Char"/>
          <w:rFonts w:ascii="Calibri" w:eastAsiaTheme="minorHAnsi" w:hAnsi="Calibri"/>
          <w:b w:val="0"/>
          <w:bCs w:val="0"/>
          <w:iCs w:val="0"/>
          <w:color w:val="404040" w:themeColor="text1" w:themeTint="BF"/>
          <w:sz w:val="22"/>
        </w:rPr>
        <w:t xml:space="preserve">, and is in keeping with the New Zealand Data Sheet supplied to Medsafe </w:t>
      </w:r>
      <w:r>
        <w:rPr>
          <w:rStyle w:val="Heading2Char"/>
          <w:rFonts w:ascii="Calibri" w:eastAsiaTheme="minorHAnsi" w:hAnsi="Calibri"/>
          <w:b w:val="0"/>
          <w:bCs w:val="0"/>
          <w:iCs w:val="0"/>
          <w:color w:val="404040" w:themeColor="text1" w:themeTint="BF"/>
          <w:sz w:val="22"/>
        </w:rPr>
        <w:fldChar w:fldCharType="begin"/>
      </w:r>
      <w:r>
        <w:rPr>
          <w:rStyle w:val="Heading2Char"/>
          <w:rFonts w:ascii="Calibri" w:eastAsiaTheme="minorHAnsi" w:hAnsi="Calibri"/>
          <w:b w:val="0"/>
          <w:bCs w:val="0"/>
          <w:iCs w:val="0"/>
          <w:color w:val="404040" w:themeColor="text1" w:themeTint="BF"/>
          <w:sz w:val="22"/>
        </w:rPr>
        <w:instrText xml:space="preserve"> ADDIN EN.CITE &lt;EndNote&gt;&lt;Cite&gt;&lt;Author&gt;Roche Products (New Zealand) Limited&lt;/Author&gt;&lt;Year&gt;2021&lt;/Year&gt;&lt;RecNum&gt;320&lt;/RecNum&gt;&lt;DisplayText&gt;(8)&lt;/DisplayText&gt;&lt;record&gt;&lt;rec-number&gt;320&lt;/rec-number&gt;&lt;foreign-keys&gt;&lt;key app="EN" db-id="pzw5rvs9mzarr6e2zdmxrad6drxxw92e9vwp" timestamp="1645074290"&gt;320&lt;/key&gt;&lt;/foreign-keys&gt;&lt;ref-type name="Web Page"&gt;12&lt;/ref-type&gt;&lt;contributors&gt;&lt;authors&gt;&lt;author&gt;Roche Products (New Zealand) Limited,&lt;/author&gt;&lt;/authors&gt;&lt;/contributors&gt;&lt;titles&gt;&lt;title&gt;New Zealand Data Sheet: Ronapreve (casirivimab and imdevimab)&lt;/title&gt;&lt;/titles&gt;&lt;dates&gt;&lt;year&gt;2021&lt;/year&gt;&lt;pub-dates&gt;&lt;date&gt;21 Dec 2021&lt;/date&gt;&lt;/pub-dates&gt;&lt;/dates&gt;&lt;urls&gt;&lt;related-urls&gt;&lt;url&gt;https://www.medsafe.govt.nz/profs/datasheet/r/ronapreveinj.pdf&lt;/url&gt;&lt;/related-urls&gt;&lt;/urls&gt;&lt;/record&gt;&lt;/Cite&gt;&lt;/EndNote&gt;</w:instrText>
      </w:r>
      <w:r>
        <w:rPr>
          <w:rStyle w:val="Heading2Char"/>
          <w:rFonts w:ascii="Calibri" w:eastAsiaTheme="minorHAnsi" w:hAnsi="Calibri"/>
          <w:b w:val="0"/>
          <w:bCs w:val="0"/>
          <w:iCs w:val="0"/>
          <w:color w:val="404040" w:themeColor="text1" w:themeTint="BF"/>
          <w:sz w:val="22"/>
        </w:rPr>
        <w:fldChar w:fldCharType="separate"/>
      </w:r>
      <w:r>
        <w:rPr>
          <w:rStyle w:val="Heading2Char"/>
          <w:rFonts w:ascii="Calibri" w:eastAsiaTheme="minorHAnsi" w:hAnsi="Calibri"/>
          <w:b w:val="0"/>
          <w:bCs w:val="0"/>
          <w:iCs w:val="0"/>
          <w:noProof/>
          <w:color w:val="404040" w:themeColor="text1" w:themeTint="BF"/>
          <w:sz w:val="22"/>
        </w:rPr>
        <w:t>(8)</w:t>
      </w:r>
      <w:r>
        <w:rPr>
          <w:rStyle w:val="Heading2Char"/>
          <w:rFonts w:ascii="Calibri" w:eastAsiaTheme="minorHAnsi" w:hAnsi="Calibri"/>
          <w:b w:val="0"/>
          <w:bCs w:val="0"/>
          <w:iCs w:val="0"/>
          <w:color w:val="404040" w:themeColor="text1" w:themeTint="BF"/>
          <w:sz w:val="22"/>
        </w:rPr>
        <w:fldChar w:fldCharType="end"/>
      </w:r>
      <w:r>
        <w:rPr>
          <w:rStyle w:val="Heading2Char"/>
          <w:rFonts w:ascii="Calibri" w:eastAsiaTheme="minorHAnsi" w:hAnsi="Calibri"/>
          <w:b w:val="0"/>
          <w:bCs w:val="0"/>
          <w:iCs w:val="0"/>
          <w:color w:val="404040" w:themeColor="text1" w:themeTint="BF"/>
          <w:sz w:val="22"/>
        </w:rPr>
        <w:t>.</w:t>
      </w:r>
    </w:p>
    <w:p w14:paraId="4F85B73C" w14:textId="5B1789CA" w:rsidR="00C96E28" w:rsidRDefault="00C96E28" w:rsidP="00C96E28">
      <w:pPr>
        <w:pStyle w:val="BodyText"/>
        <w:rPr>
          <w:rStyle w:val="Heading2Char"/>
          <w:rFonts w:ascii="Calibri" w:eastAsiaTheme="minorHAnsi" w:hAnsi="Calibri"/>
          <w:b w:val="0"/>
          <w:bCs w:val="0"/>
          <w:iCs w:val="0"/>
          <w:color w:val="404040" w:themeColor="text1" w:themeTint="BF"/>
          <w:sz w:val="22"/>
        </w:rPr>
      </w:pPr>
    </w:p>
    <w:p w14:paraId="310DDFA7" w14:textId="4A14E478" w:rsidR="00C96E28" w:rsidRPr="00C96E28" w:rsidRDefault="00C96E28" w:rsidP="00C96E28">
      <w:pPr>
        <w:pStyle w:val="BodyText"/>
        <w:rPr>
          <w:rStyle w:val="Heading2Char"/>
          <w:rFonts w:ascii="Calibri" w:eastAsiaTheme="minorHAnsi" w:hAnsi="Calibri"/>
          <w:b w:val="0"/>
          <w:bCs w:val="0"/>
          <w:iCs w:val="0"/>
          <w:color w:val="404040" w:themeColor="text1" w:themeTint="BF"/>
          <w:sz w:val="22"/>
        </w:rPr>
      </w:pPr>
      <w:r>
        <w:rPr>
          <w:rStyle w:val="Heading2Char"/>
          <w:rFonts w:ascii="Calibri" w:eastAsiaTheme="minorHAnsi" w:hAnsi="Calibri"/>
          <w:b w:val="0"/>
          <w:bCs w:val="0"/>
          <w:iCs w:val="0"/>
          <w:color w:val="404040" w:themeColor="text1" w:themeTint="BF"/>
          <w:sz w:val="22"/>
        </w:rPr>
        <w:t>The Therapeutic</w:t>
      </w:r>
      <w:r w:rsidR="00EC2F29">
        <w:rPr>
          <w:rStyle w:val="Heading2Char"/>
          <w:rFonts w:ascii="Calibri" w:eastAsiaTheme="minorHAnsi" w:hAnsi="Calibri"/>
          <w:b w:val="0"/>
          <w:bCs w:val="0"/>
          <w:iCs w:val="0"/>
          <w:color w:val="404040" w:themeColor="text1" w:themeTint="BF"/>
          <w:sz w:val="22"/>
        </w:rPr>
        <w:t>s</w:t>
      </w:r>
      <w:r>
        <w:rPr>
          <w:rStyle w:val="Heading2Char"/>
          <w:rFonts w:ascii="Calibri" w:eastAsiaTheme="minorHAnsi" w:hAnsi="Calibri"/>
          <w:b w:val="0"/>
          <w:bCs w:val="0"/>
          <w:iCs w:val="0"/>
          <w:color w:val="404040" w:themeColor="text1" w:themeTint="BF"/>
          <w:sz w:val="22"/>
        </w:rPr>
        <w:t xml:space="preserve"> </w:t>
      </w:r>
      <w:r w:rsidR="00EC2F29">
        <w:rPr>
          <w:rStyle w:val="Heading2Char"/>
          <w:rFonts w:ascii="Calibri" w:eastAsiaTheme="minorHAnsi" w:hAnsi="Calibri"/>
          <w:b w:val="0"/>
          <w:bCs w:val="0"/>
          <w:iCs w:val="0"/>
          <w:color w:val="404040" w:themeColor="text1" w:themeTint="BF"/>
          <w:sz w:val="22"/>
        </w:rPr>
        <w:t>TAG</w:t>
      </w:r>
      <w:r>
        <w:rPr>
          <w:rStyle w:val="Heading2Char"/>
          <w:rFonts w:ascii="Calibri" w:eastAsiaTheme="minorHAnsi" w:hAnsi="Calibri"/>
          <w:b w:val="0"/>
          <w:bCs w:val="0"/>
          <w:iCs w:val="0"/>
          <w:color w:val="404040" w:themeColor="text1" w:themeTint="BF"/>
          <w:sz w:val="22"/>
        </w:rPr>
        <w:t xml:space="preserve"> recommend 2,400mg for patients admitted to hospital due to COVID-19. Although this is a greater dose than stipulated in the New Zealand Data Sheet, it is based on data from the RECOVERY trial </w:t>
      </w:r>
      <w:r>
        <w:rPr>
          <w:rStyle w:val="Heading2Char"/>
          <w:rFonts w:ascii="Calibri" w:eastAsiaTheme="minorHAnsi" w:hAnsi="Calibri"/>
          <w:b w:val="0"/>
          <w:bCs w:val="0"/>
          <w:iCs w:val="0"/>
          <w:color w:val="404040" w:themeColor="text1" w:themeTint="BF"/>
          <w:sz w:val="22"/>
        </w:rPr>
        <w:fldChar w:fldCharType="begin"/>
      </w:r>
      <w:r w:rsidR="005A3291">
        <w:rPr>
          <w:rStyle w:val="Heading2Char"/>
          <w:rFonts w:ascii="Calibri" w:eastAsiaTheme="minorHAnsi" w:hAnsi="Calibri"/>
          <w:b w:val="0"/>
          <w:bCs w:val="0"/>
          <w:iCs w:val="0"/>
          <w:color w:val="404040" w:themeColor="text1" w:themeTint="BF"/>
          <w:sz w:val="22"/>
        </w:rPr>
        <w:instrText xml:space="preserve"> ADDIN EN.CITE &lt;EndNote&gt;&lt;Cite&gt;&lt;Year&gt;2022&lt;/Year&gt;&lt;RecNum&gt;321&lt;/RecNum&gt;&lt;DisplayText&gt;(2)&lt;/DisplayText&gt;&lt;record&gt;&lt;rec-number&gt;321&lt;/rec-number&gt;&lt;foreign-keys&gt;&lt;key app="EN" db-id="pzw5rvs9mzarr6e2zdmxrad6drxxw92e9vwp" timestamp="1645074401"&gt;321&lt;/key&gt;&lt;/foreign-keys&gt;&lt;ref-type name="Journal Article"&gt;17&lt;/ref-type&gt;&lt;contributors&gt;&lt;authors&gt;&lt;author&gt;RECOVERY Collaborative Group,&lt;/author&gt;&lt;/authors&gt;&lt;/contributors&gt;&lt;titles&gt;&lt;title&gt;Casirivimab and imdevimab in patients admitted to hospital with COVID-19 (RECOVERY): a randomised, controlled, open-label, platform trial&lt;/title&gt;&lt;secondary-title&gt;The Lancet&lt;/secondary-title&gt;&lt;/titles&gt;&lt;periodical&gt;&lt;full-title&gt;The Lancet&lt;/full-title&gt;&lt;abbr-1&gt;Lancet&lt;/abbr-1&gt;&lt;/periodical&gt;&lt;pages&gt;665-676&lt;/pages&gt;&lt;volume&gt;399&lt;/volume&gt;&lt;number&gt;10325&lt;/number&gt;&lt;dates&gt;&lt;year&gt;2022&lt;/year&gt;&lt;pub-dates&gt;&lt;date&gt;2022/02/12/&lt;/date&gt;&lt;/pub-dates&gt;&lt;/dates&gt;&lt;isbn&gt;0140-6736&lt;/isbn&gt;&lt;urls&gt;&lt;related-urls&gt;&lt;url&gt;https://www.sciencedirect.com/science/article/pii/S0140673622001635&lt;/url&gt;&lt;/related-urls&gt;&lt;/urls&gt;&lt;electronic-resource-num&gt;https://doi.org/10.1016/S0140-6736(22)00163-5&lt;/electronic-resource-num&gt;&lt;/record&gt;&lt;/Cite&gt;&lt;/EndNote&gt;</w:instrText>
      </w:r>
      <w:r>
        <w:rPr>
          <w:rStyle w:val="Heading2Char"/>
          <w:rFonts w:ascii="Calibri" w:eastAsiaTheme="minorHAnsi" w:hAnsi="Calibri"/>
          <w:b w:val="0"/>
          <w:bCs w:val="0"/>
          <w:iCs w:val="0"/>
          <w:color w:val="404040" w:themeColor="text1" w:themeTint="BF"/>
          <w:sz w:val="22"/>
        </w:rPr>
        <w:fldChar w:fldCharType="separate"/>
      </w:r>
      <w:r>
        <w:rPr>
          <w:rStyle w:val="Heading2Char"/>
          <w:rFonts w:ascii="Calibri" w:eastAsiaTheme="minorHAnsi" w:hAnsi="Calibri"/>
          <w:b w:val="0"/>
          <w:bCs w:val="0"/>
          <w:iCs w:val="0"/>
          <w:noProof/>
          <w:color w:val="404040" w:themeColor="text1" w:themeTint="BF"/>
          <w:sz w:val="22"/>
        </w:rPr>
        <w:t>(2)</w:t>
      </w:r>
      <w:r>
        <w:rPr>
          <w:rStyle w:val="Heading2Char"/>
          <w:rFonts w:ascii="Calibri" w:eastAsiaTheme="minorHAnsi" w:hAnsi="Calibri"/>
          <w:b w:val="0"/>
          <w:bCs w:val="0"/>
          <w:iCs w:val="0"/>
          <w:color w:val="404040" w:themeColor="text1" w:themeTint="BF"/>
          <w:sz w:val="22"/>
        </w:rPr>
        <w:fldChar w:fldCharType="end"/>
      </w:r>
      <w:r>
        <w:rPr>
          <w:rStyle w:val="Heading2Char"/>
          <w:rFonts w:ascii="Calibri" w:eastAsiaTheme="minorHAnsi" w:hAnsi="Calibri"/>
          <w:b w:val="0"/>
          <w:bCs w:val="0"/>
          <w:iCs w:val="0"/>
          <w:color w:val="404040" w:themeColor="text1" w:themeTint="BF"/>
          <w:sz w:val="22"/>
        </w:rPr>
        <w:t xml:space="preserve">, additional work suggesting </w:t>
      </w:r>
      <w:proofErr w:type="spellStart"/>
      <w:r>
        <w:rPr>
          <w:rStyle w:val="Heading2Char"/>
          <w:rFonts w:ascii="Calibri" w:eastAsiaTheme="minorHAnsi" w:hAnsi="Calibri"/>
          <w:b w:val="0"/>
          <w:bCs w:val="0"/>
          <w:iCs w:val="0"/>
          <w:color w:val="404040" w:themeColor="text1" w:themeTint="BF"/>
          <w:sz w:val="22"/>
        </w:rPr>
        <w:t>equivilance</w:t>
      </w:r>
      <w:proofErr w:type="spellEnd"/>
      <w:r>
        <w:rPr>
          <w:rStyle w:val="Heading2Char"/>
          <w:rFonts w:ascii="Calibri" w:eastAsiaTheme="minorHAnsi" w:hAnsi="Calibri"/>
          <w:b w:val="0"/>
          <w:bCs w:val="0"/>
          <w:iCs w:val="0"/>
          <w:color w:val="404040" w:themeColor="text1" w:themeTint="BF"/>
          <w:sz w:val="22"/>
        </w:rPr>
        <w:t xml:space="preserve"> of 2,400mg with the higher dose</w:t>
      </w:r>
      <w:r w:rsidR="005A3291">
        <w:rPr>
          <w:rStyle w:val="Heading2Char"/>
          <w:rFonts w:ascii="Calibri" w:eastAsiaTheme="minorHAnsi" w:hAnsi="Calibri"/>
          <w:b w:val="0"/>
          <w:bCs w:val="0"/>
          <w:iCs w:val="0"/>
          <w:color w:val="404040" w:themeColor="text1" w:themeTint="BF"/>
          <w:sz w:val="22"/>
        </w:rPr>
        <w:t xml:space="preserve"> </w:t>
      </w:r>
      <w:r w:rsidR="005A3291">
        <w:rPr>
          <w:rStyle w:val="Heading2Char"/>
          <w:rFonts w:ascii="Calibri" w:eastAsiaTheme="minorHAnsi" w:hAnsi="Calibri"/>
          <w:b w:val="0"/>
          <w:bCs w:val="0"/>
          <w:iCs w:val="0"/>
          <w:color w:val="404040" w:themeColor="text1" w:themeTint="BF"/>
          <w:sz w:val="22"/>
        </w:rPr>
        <w:fldChar w:fldCharType="begin">
          <w:fldData xml:space="preserve">PEVuZE5vdGU+PENpdGU+PEF1dGhvcj5XZWlucmVpY2g8L0F1dGhvcj48WWVhcj4yMDIxPC9ZZWFy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==
</w:fldData>
        </w:fldChar>
      </w:r>
      <w:r w:rsidR="005A3291">
        <w:rPr>
          <w:rStyle w:val="Heading2Char"/>
          <w:rFonts w:ascii="Calibri" w:eastAsiaTheme="minorHAnsi" w:hAnsi="Calibri"/>
          <w:b w:val="0"/>
          <w:bCs w:val="0"/>
          <w:iCs w:val="0"/>
          <w:color w:val="404040" w:themeColor="text1" w:themeTint="BF"/>
          <w:sz w:val="22"/>
        </w:rPr>
        <w:instrText xml:space="preserve"> ADDIN EN.CITE </w:instrText>
      </w:r>
      <w:r w:rsidR="005A3291">
        <w:rPr>
          <w:rStyle w:val="Heading2Char"/>
          <w:rFonts w:ascii="Calibri" w:eastAsiaTheme="minorHAnsi" w:hAnsi="Calibri"/>
          <w:b w:val="0"/>
          <w:bCs w:val="0"/>
          <w:iCs w:val="0"/>
          <w:color w:val="404040" w:themeColor="text1" w:themeTint="BF"/>
          <w:sz w:val="22"/>
        </w:rPr>
        <w:fldChar w:fldCharType="begin">
          <w:fldData xml:space="preserve">PEVuZE5vdGU+PENpdGU+PEF1dGhvcj5XZWlucmVpY2g8L0F1dGhvcj48WWVhcj4yMDIxPC9ZZWFy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==
</w:fldData>
        </w:fldChar>
      </w:r>
      <w:r w:rsidR="005A3291">
        <w:rPr>
          <w:rStyle w:val="Heading2Char"/>
          <w:rFonts w:ascii="Calibri" w:eastAsiaTheme="minorHAnsi" w:hAnsi="Calibri"/>
          <w:b w:val="0"/>
          <w:bCs w:val="0"/>
          <w:iCs w:val="0"/>
          <w:color w:val="404040" w:themeColor="text1" w:themeTint="BF"/>
          <w:sz w:val="22"/>
        </w:rPr>
        <w:instrText xml:space="preserve"> ADDIN EN.CITE.DATA </w:instrText>
      </w:r>
      <w:r w:rsidR="005A3291">
        <w:rPr>
          <w:rStyle w:val="Heading2Char"/>
          <w:rFonts w:ascii="Calibri" w:eastAsiaTheme="minorHAnsi" w:hAnsi="Calibri"/>
          <w:b w:val="0"/>
          <w:bCs w:val="0"/>
          <w:iCs w:val="0"/>
          <w:color w:val="404040" w:themeColor="text1" w:themeTint="BF"/>
          <w:sz w:val="22"/>
        </w:rPr>
      </w:r>
      <w:r w:rsidR="005A3291">
        <w:rPr>
          <w:rStyle w:val="Heading2Char"/>
          <w:rFonts w:ascii="Calibri" w:eastAsiaTheme="minorHAnsi" w:hAnsi="Calibri"/>
          <w:b w:val="0"/>
          <w:bCs w:val="0"/>
          <w:iCs w:val="0"/>
          <w:color w:val="404040" w:themeColor="text1" w:themeTint="BF"/>
          <w:sz w:val="22"/>
        </w:rPr>
        <w:fldChar w:fldCharType="end"/>
      </w:r>
      <w:r w:rsidR="005A3291">
        <w:rPr>
          <w:rStyle w:val="Heading2Char"/>
          <w:rFonts w:ascii="Calibri" w:eastAsiaTheme="minorHAnsi" w:hAnsi="Calibri"/>
          <w:b w:val="0"/>
          <w:bCs w:val="0"/>
          <w:iCs w:val="0"/>
          <w:color w:val="404040" w:themeColor="text1" w:themeTint="BF"/>
          <w:sz w:val="22"/>
        </w:rPr>
      </w:r>
      <w:r w:rsidR="005A3291">
        <w:rPr>
          <w:rStyle w:val="Heading2Char"/>
          <w:rFonts w:ascii="Calibri" w:eastAsiaTheme="minorHAnsi" w:hAnsi="Calibri"/>
          <w:b w:val="0"/>
          <w:bCs w:val="0"/>
          <w:iCs w:val="0"/>
          <w:color w:val="404040" w:themeColor="text1" w:themeTint="BF"/>
          <w:sz w:val="22"/>
        </w:rPr>
        <w:fldChar w:fldCharType="separate"/>
      </w:r>
      <w:r w:rsidR="005A3291">
        <w:rPr>
          <w:rStyle w:val="Heading2Char"/>
          <w:rFonts w:ascii="Calibri" w:eastAsiaTheme="minorHAnsi" w:hAnsi="Calibri"/>
          <w:b w:val="0"/>
          <w:bCs w:val="0"/>
          <w:iCs w:val="0"/>
          <w:noProof/>
          <w:color w:val="404040" w:themeColor="text1" w:themeTint="BF"/>
          <w:sz w:val="22"/>
        </w:rPr>
        <w:t>(9)</w:t>
      </w:r>
      <w:r w:rsidR="005A3291">
        <w:rPr>
          <w:rStyle w:val="Heading2Char"/>
          <w:rFonts w:ascii="Calibri" w:eastAsiaTheme="minorHAnsi" w:hAnsi="Calibri"/>
          <w:b w:val="0"/>
          <w:bCs w:val="0"/>
          <w:iCs w:val="0"/>
          <w:color w:val="404040" w:themeColor="text1" w:themeTint="BF"/>
          <w:sz w:val="22"/>
        </w:rPr>
        <w:fldChar w:fldCharType="end"/>
      </w:r>
      <w:r w:rsidR="005A3291">
        <w:rPr>
          <w:rStyle w:val="Heading2Char"/>
          <w:rFonts w:ascii="Calibri" w:eastAsiaTheme="minorHAnsi" w:hAnsi="Calibri"/>
          <w:b w:val="0"/>
          <w:bCs w:val="0"/>
          <w:iCs w:val="0"/>
          <w:color w:val="404040" w:themeColor="text1" w:themeTint="BF"/>
          <w:sz w:val="22"/>
        </w:rPr>
        <w:t xml:space="preserve">, and recommendations in the United Kingdom </w:t>
      </w:r>
      <w:r w:rsidR="005A3291">
        <w:rPr>
          <w:rStyle w:val="Heading2Char"/>
          <w:rFonts w:ascii="Calibri" w:eastAsiaTheme="minorHAnsi" w:hAnsi="Calibri"/>
          <w:b w:val="0"/>
          <w:bCs w:val="0"/>
          <w:iCs w:val="0"/>
          <w:color w:val="404040" w:themeColor="text1" w:themeTint="BF"/>
          <w:sz w:val="22"/>
        </w:rPr>
        <w:fldChar w:fldCharType="begin"/>
      </w:r>
      <w:r w:rsidR="005A3291">
        <w:rPr>
          <w:rStyle w:val="Heading2Char"/>
          <w:rFonts w:ascii="Calibri" w:eastAsiaTheme="minorHAnsi" w:hAnsi="Calibri"/>
          <w:b w:val="0"/>
          <w:bCs w:val="0"/>
          <w:iCs w:val="0"/>
          <w:color w:val="404040" w:themeColor="text1" w:themeTint="BF"/>
          <w:sz w:val="22"/>
        </w:rPr>
        <w:instrText xml:space="preserve"> ADDIN EN.CITE &lt;EndNote&gt;&lt;Cite&gt;&lt;Author&gt;NHS Department of Health and Social Care&lt;/Author&gt;&lt;Year&gt;2021&lt;/Year&gt;&lt;RecNum&gt;322&lt;/RecNum&gt;&lt;DisplayText&gt;(10)&lt;/DisplayText&gt;&lt;record&gt;&lt;rec-number&gt;322&lt;/rec-number&gt;&lt;foreign-keys&gt;&lt;key app="EN" db-id="pzw5rvs9mzarr6e2zdmxrad6drxxw92e9vwp" timestamp="1645075278"&gt;322&lt;/key&gt;&lt;/foreign-keys&gt;&lt;ref-type name="Web Page"&gt;12&lt;/ref-type&gt;&lt;contributors&gt;&lt;authors&gt;&lt;author&gt;NHS Department of Health and Social Care,&lt;/author&gt;&lt;/authors&gt;&lt;/contributors&gt;&lt;titles&gt;&lt;title&gt;Casirivimab and imdevimab in the treatment of COVID-19 in hospitalised patients&lt;/title&gt;&lt;/titles&gt;&lt;dates&gt;&lt;year&gt;2021&lt;/year&gt;&lt;/dates&gt;&lt;urls&gt;&lt;related-urls&gt;&lt;url&gt;https://www.cas.mhra.gov.uk/ViewandAcknowledgment/ViewAttachment.aspx?Attachment_id=103851&lt;/url&gt;&lt;/related-urls&gt;&lt;/urls&gt;&lt;custom2&gt;17 Feb 2022&lt;/custom2&gt;&lt;/record&gt;&lt;/Cite&gt;&lt;/EndNote&gt;</w:instrText>
      </w:r>
      <w:r w:rsidR="005A3291">
        <w:rPr>
          <w:rStyle w:val="Heading2Char"/>
          <w:rFonts w:ascii="Calibri" w:eastAsiaTheme="minorHAnsi" w:hAnsi="Calibri"/>
          <w:b w:val="0"/>
          <w:bCs w:val="0"/>
          <w:iCs w:val="0"/>
          <w:color w:val="404040" w:themeColor="text1" w:themeTint="BF"/>
          <w:sz w:val="22"/>
        </w:rPr>
        <w:fldChar w:fldCharType="separate"/>
      </w:r>
      <w:r w:rsidR="005A3291">
        <w:rPr>
          <w:rStyle w:val="Heading2Char"/>
          <w:rFonts w:ascii="Calibri" w:eastAsiaTheme="minorHAnsi" w:hAnsi="Calibri"/>
          <w:b w:val="0"/>
          <w:bCs w:val="0"/>
          <w:iCs w:val="0"/>
          <w:noProof/>
          <w:color w:val="404040" w:themeColor="text1" w:themeTint="BF"/>
          <w:sz w:val="22"/>
        </w:rPr>
        <w:t>(10)</w:t>
      </w:r>
      <w:r w:rsidR="005A3291">
        <w:rPr>
          <w:rStyle w:val="Heading2Char"/>
          <w:rFonts w:ascii="Calibri" w:eastAsiaTheme="minorHAnsi" w:hAnsi="Calibri"/>
          <w:b w:val="0"/>
          <w:bCs w:val="0"/>
          <w:iCs w:val="0"/>
          <w:color w:val="404040" w:themeColor="text1" w:themeTint="BF"/>
          <w:sz w:val="22"/>
        </w:rPr>
        <w:fldChar w:fldCharType="end"/>
      </w:r>
      <w:r>
        <w:rPr>
          <w:rStyle w:val="Heading2Char"/>
          <w:rFonts w:ascii="Calibri" w:eastAsiaTheme="minorHAnsi" w:hAnsi="Calibri"/>
          <w:b w:val="0"/>
          <w:bCs w:val="0"/>
          <w:iCs w:val="0"/>
          <w:color w:val="404040" w:themeColor="text1" w:themeTint="BF"/>
          <w:sz w:val="22"/>
        </w:rPr>
        <w:t xml:space="preserve">. There is not currently evidence to support </w:t>
      </w:r>
      <w:proofErr w:type="spellStart"/>
      <w:r>
        <w:rPr>
          <w:rStyle w:val="Heading2Char"/>
          <w:rFonts w:ascii="Calibri" w:eastAsiaTheme="minorHAnsi" w:hAnsi="Calibri"/>
          <w:b w:val="0"/>
          <w:bCs w:val="0"/>
          <w:iCs w:val="0"/>
          <w:color w:val="404040" w:themeColor="text1" w:themeTint="BF"/>
          <w:sz w:val="22"/>
        </w:rPr>
        <w:t>equivilance</w:t>
      </w:r>
      <w:proofErr w:type="spellEnd"/>
      <w:r>
        <w:rPr>
          <w:rStyle w:val="Heading2Char"/>
          <w:rFonts w:ascii="Calibri" w:eastAsiaTheme="minorHAnsi" w:hAnsi="Calibri"/>
          <w:b w:val="0"/>
          <w:bCs w:val="0"/>
          <w:iCs w:val="0"/>
          <w:color w:val="404040" w:themeColor="text1" w:themeTint="BF"/>
          <w:sz w:val="22"/>
        </w:rPr>
        <w:t xml:space="preserve"> of 1,200mg among </w:t>
      </w:r>
      <w:proofErr w:type="spellStart"/>
      <w:r>
        <w:rPr>
          <w:rStyle w:val="Heading2Char"/>
          <w:rFonts w:ascii="Calibri" w:eastAsiaTheme="minorHAnsi" w:hAnsi="Calibri"/>
          <w:b w:val="0"/>
          <w:bCs w:val="0"/>
          <w:iCs w:val="0"/>
          <w:color w:val="404040" w:themeColor="text1" w:themeTint="BF"/>
          <w:sz w:val="22"/>
        </w:rPr>
        <w:t>hospitali</w:t>
      </w:r>
      <w:r w:rsidR="00511A98">
        <w:rPr>
          <w:rStyle w:val="Heading2Char"/>
          <w:rFonts w:ascii="Calibri" w:eastAsiaTheme="minorHAnsi" w:hAnsi="Calibri"/>
          <w:b w:val="0"/>
          <w:bCs w:val="0"/>
          <w:iCs w:val="0"/>
          <w:color w:val="404040" w:themeColor="text1" w:themeTint="BF"/>
          <w:sz w:val="22"/>
        </w:rPr>
        <w:t>s</w:t>
      </w:r>
      <w:r>
        <w:rPr>
          <w:rStyle w:val="Heading2Char"/>
          <w:rFonts w:ascii="Calibri" w:eastAsiaTheme="minorHAnsi" w:hAnsi="Calibri"/>
          <w:b w:val="0"/>
          <w:bCs w:val="0"/>
          <w:iCs w:val="0"/>
          <w:color w:val="404040" w:themeColor="text1" w:themeTint="BF"/>
          <w:sz w:val="22"/>
        </w:rPr>
        <w:t>ed</w:t>
      </w:r>
      <w:proofErr w:type="spellEnd"/>
      <w:r>
        <w:rPr>
          <w:rStyle w:val="Heading2Char"/>
          <w:rFonts w:ascii="Calibri" w:eastAsiaTheme="minorHAnsi" w:hAnsi="Calibri"/>
          <w:b w:val="0"/>
          <w:bCs w:val="0"/>
          <w:iCs w:val="0"/>
          <w:color w:val="404040" w:themeColor="text1" w:themeTint="BF"/>
          <w:sz w:val="22"/>
        </w:rPr>
        <w:t xml:space="preserve"> patients. </w:t>
      </w:r>
    </w:p>
    <w:p w14:paraId="051C878E" w14:textId="77777777" w:rsidR="00C96E28" w:rsidRDefault="00C96E28" w:rsidP="00784CD0">
      <w:pPr>
        <w:rPr>
          <w:rStyle w:val="Heading2Char"/>
          <w:rFonts w:eastAsiaTheme="minorHAnsi"/>
        </w:rPr>
      </w:pPr>
    </w:p>
    <w:p w14:paraId="2D8A6319" w14:textId="423213FC" w:rsidR="00784CD0" w:rsidRDefault="00784CD0" w:rsidP="00784CD0">
      <w:pPr>
        <w:rPr>
          <w:b/>
        </w:rPr>
      </w:pPr>
      <w:r w:rsidRPr="00784CD0">
        <w:rPr>
          <w:rStyle w:val="Heading2Char"/>
          <w:rFonts w:eastAsiaTheme="minorHAnsi"/>
        </w:rPr>
        <w:t>Administration of Ronapreve</w:t>
      </w:r>
      <w:r>
        <w:rPr>
          <w:b/>
        </w:rPr>
        <w:t xml:space="preserve"> </w:t>
      </w:r>
      <w:r>
        <w:rPr>
          <w:b/>
        </w:rPr>
        <w:fldChar w:fldCharType="begin"/>
      </w:r>
      <w:r w:rsidR="005A3291">
        <w:rPr>
          <w:b/>
        </w:rPr>
        <w:instrText xml:space="preserve"> ADDIN EN.CITE &lt;EndNote&gt;&lt;Cite&gt;&lt;Author&gt;World Health Organization&lt;/Author&gt;&lt;Year&gt;2022&lt;/Year&gt;&lt;RecNum&gt;313&lt;/RecNum&gt;&lt;DisplayText&gt;(11)&lt;/DisplayText&gt;&lt;record&gt;&lt;rec-number&gt;313&lt;/rec-number&gt;&lt;foreign-keys&gt;&lt;key app="EN" db-id="pzw5rvs9mzarr6e2zdmxrad6drxxw92e9vwp" timestamp="1644018247"&gt;313&lt;/key&gt;&lt;/foreign-keys&gt;&lt;ref-type name="Web Page"&gt;12&lt;/ref-type&gt;&lt;contributors&gt;&lt;authors&gt;&lt;author&gt;World Health Organization,&lt;/author&gt;&lt;/authors&gt;&lt;/contributors&gt;&lt;titles&gt;&lt;title&gt;Monoclonal antibodies &amp;#xD;casirivimab and imdevimab for COVID-19: Guidance for healthcare workers&lt;/title&gt;&lt;/titles&gt;&lt;dates&gt;&lt;year&gt;2022&lt;/year&gt;&lt;/dates&gt;&lt;pub-location&gt;Geneva&lt;/pub-location&gt;&lt;publisher&gt;World Health Organization&lt;/publisher&gt;&lt;urls&gt;&lt;related-urls&gt;&lt;url&gt;https://www.who.int/docs/default-source/coronaviruse/poster_casirivimab-and-imdevimab.pdf&lt;/url&gt;&lt;/related-urls&gt;&lt;/urls&gt;&lt;/record&gt;&lt;/Cite&gt;&lt;/EndNote&gt;</w:instrText>
      </w:r>
      <w:r>
        <w:rPr>
          <w:b/>
        </w:rPr>
        <w:fldChar w:fldCharType="separate"/>
      </w:r>
      <w:r w:rsidR="005A3291">
        <w:rPr>
          <w:b/>
          <w:noProof/>
        </w:rPr>
        <w:t>(11)</w:t>
      </w:r>
      <w:r>
        <w:rPr>
          <w:b/>
        </w:rPr>
        <w:fldChar w:fldCharType="end"/>
      </w:r>
      <w:r>
        <w:rPr>
          <w:b/>
        </w:rPr>
        <w:t xml:space="preserve"> </w:t>
      </w:r>
    </w:p>
    <w:p w14:paraId="310874F3" w14:textId="77777777" w:rsidR="00784CD0" w:rsidRDefault="00784CD0" w:rsidP="00784CD0">
      <w:r>
        <w:t>The 2,400mg dose of Ronapreve can only be given via an intravenous infusion.</w:t>
      </w:r>
    </w:p>
    <w:p w14:paraId="2C7B50F7" w14:textId="77777777" w:rsidR="00784CD0" w:rsidRDefault="00784CD0" w:rsidP="00784CD0">
      <w:r>
        <w:t xml:space="preserve">When Ronapreve is given at a dose of 1,200mg it can be given as either an intravenous infusion or 4 subcutaneous injections. </w:t>
      </w:r>
    </w:p>
    <w:p w14:paraId="11DDE089" w14:textId="77777777" w:rsidR="00784CD0" w:rsidRDefault="00784CD0" w:rsidP="00784CD0"/>
    <w:p w14:paraId="07FBA238" w14:textId="77777777" w:rsidR="00784CD0" w:rsidRDefault="00784CD0" w:rsidP="00784CD0">
      <w:r>
        <w:t>Regardless of the route of administration, patients must be clinically monitored during the administration and for 1 hour post-administration at 15-minute intervals. Check blood pressure, heart rate, oxygen saturation and temperature.</w:t>
      </w:r>
    </w:p>
    <w:p w14:paraId="5B8AE588" w14:textId="77777777" w:rsidR="00784CD0" w:rsidRDefault="00784CD0" w:rsidP="00784CD0"/>
    <w:p w14:paraId="7A946C2B" w14:textId="77777777" w:rsidR="00784CD0" w:rsidRDefault="00784CD0" w:rsidP="00784CD0">
      <w:pPr>
        <w:pStyle w:val="Heading3"/>
      </w:pPr>
      <w:r>
        <w:t>Intravenous infusion of 2,400mg</w:t>
      </w:r>
    </w:p>
    <w:p w14:paraId="2B069EB1" w14:textId="77777777" w:rsidR="00784CD0" w:rsidRPr="00A72810" w:rsidRDefault="00784CD0" w:rsidP="00784CD0">
      <w:pPr>
        <w:pStyle w:val="Heading4"/>
      </w:pPr>
      <w:r w:rsidRPr="00A72810">
        <w:t>Preparation</w:t>
      </w:r>
    </w:p>
    <w:p w14:paraId="3802A386" w14:textId="77777777" w:rsidR="00784CD0" w:rsidRDefault="00784CD0" w:rsidP="00784CD0">
      <w:pPr>
        <w:pStyle w:val="ListParagraph"/>
        <w:numPr>
          <w:ilvl w:val="0"/>
          <w:numId w:val="22"/>
        </w:numPr>
        <w:spacing w:after="0"/>
      </w:pPr>
      <w:r>
        <w:t xml:space="preserve">Wash hands and remove casirivimab and imdevimab vials from the refrigerator. </w:t>
      </w:r>
    </w:p>
    <w:p w14:paraId="5848207F" w14:textId="77777777" w:rsidR="00784CD0" w:rsidRDefault="00784CD0" w:rsidP="00784CD0">
      <w:pPr>
        <w:pStyle w:val="ListParagraph"/>
        <w:numPr>
          <w:ilvl w:val="0"/>
          <w:numId w:val="22"/>
        </w:numPr>
        <w:spacing w:after="0"/>
      </w:pPr>
      <w:r>
        <w:t>Allow 20 minutes for the medication to equilibrate to room temperature. Ensure there is no discolouration or particulate matter in the preparation.</w:t>
      </w:r>
    </w:p>
    <w:p w14:paraId="621399A7" w14:textId="77777777" w:rsidR="00784CD0" w:rsidRDefault="00784CD0" w:rsidP="00784CD0">
      <w:pPr>
        <w:pStyle w:val="ListParagraph"/>
        <w:numPr>
          <w:ilvl w:val="0"/>
          <w:numId w:val="22"/>
        </w:numPr>
        <w:spacing w:after="0"/>
      </w:pPr>
      <w:r>
        <w:t xml:space="preserve">From a prefilled 250ml intravenous infusion bag of 0.9% sodium chloride or 5% dextrose solution, remove 20mL of solution using aseptic technique. </w:t>
      </w:r>
    </w:p>
    <w:p w14:paraId="24FA7CA1" w14:textId="77777777" w:rsidR="00784CD0" w:rsidRDefault="00784CD0" w:rsidP="00784CD0">
      <w:pPr>
        <w:pStyle w:val="ListParagraph"/>
        <w:numPr>
          <w:ilvl w:val="0"/>
          <w:numId w:val="22"/>
        </w:numPr>
        <w:spacing w:after="0"/>
      </w:pPr>
      <w:r>
        <w:t>Using a separate syringe for each vial of casirivimab and imdevimab add 10mL (1,200mg) of EACH medication to the infusion bag</w:t>
      </w:r>
    </w:p>
    <w:p w14:paraId="388BE19D" w14:textId="77777777" w:rsidR="00784CD0" w:rsidRDefault="00784CD0" w:rsidP="00784CD0">
      <w:pPr>
        <w:pStyle w:val="ListParagraph"/>
        <w:numPr>
          <w:ilvl w:val="0"/>
          <w:numId w:val="22"/>
        </w:numPr>
        <w:spacing w:after="0"/>
      </w:pPr>
      <w:r>
        <w:t>Gently mix the infusion bag by hand 10x to mix and administer immediately. It can be stored for up to 4 hours at room temperature and 36 hours in a refrigerator.</w:t>
      </w:r>
    </w:p>
    <w:p w14:paraId="695B158E" w14:textId="77777777" w:rsidR="00784CD0" w:rsidRDefault="00784CD0" w:rsidP="00784CD0">
      <w:pPr>
        <w:pStyle w:val="Heading4"/>
      </w:pPr>
      <w:r>
        <w:t>Administration</w:t>
      </w:r>
    </w:p>
    <w:p w14:paraId="6656DA66" w14:textId="77777777" w:rsidR="00784CD0" w:rsidRDefault="00784CD0" w:rsidP="00784CD0">
      <w:pPr>
        <w:pStyle w:val="ListParagraph"/>
        <w:numPr>
          <w:ilvl w:val="0"/>
          <w:numId w:val="23"/>
        </w:numPr>
        <w:spacing w:after="0"/>
      </w:pPr>
      <w:r>
        <w:t xml:space="preserve">Attach a polyvinyl chloride or polyurethane infusion set to the prepared infusion. </w:t>
      </w:r>
    </w:p>
    <w:p w14:paraId="2D0577E3" w14:textId="77777777" w:rsidR="00784CD0" w:rsidRDefault="00784CD0" w:rsidP="00784CD0">
      <w:pPr>
        <w:pStyle w:val="ListParagraph"/>
        <w:numPr>
          <w:ilvl w:val="0"/>
          <w:numId w:val="23"/>
        </w:numPr>
        <w:spacing w:after="0"/>
      </w:pPr>
      <w:r>
        <w:t xml:space="preserve">Ensure there is an in-line or add-on 0.2 micron </w:t>
      </w:r>
      <w:proofErr w:type="spellStart"/>
      <w:r>
        <w:t>polyethersulfone</w:t>
      </w:r>
      <w:proofErr w:type="spellEnd"/>
      <w:r>
        <w:t xml:space="preserve"> filter attached and prime the infusion set.</w:t>
      </w:r>
    </w:p>
    <w:p w14:paraId="45D50A78" w14:textId="77777777" w:rsidR="00784CD0" w:rsidRDefault="00784CD0" w:rsidP="00784CD0">
      <w:pPr>
        <w:pStyle w:val="ListParagraph"/>
        <w:numPr>
          <w:ilvl w:val="0"/>
          <w:numId w:val="23"/>
        </w:numPr>
        <w:spacing w:after="0"/>
      </w:pPr>
      <w:r>
        <w:t>Administer via intravenous infusion up to a maximum infusion rate of 500mL/hour, with a minimum infusion time of 30 minutes.</w:t>
      </w:r>
    </w:p>
    <w:p w14:paraId="18FF709E" w14:textId="77777777" w:rsidR="00784CD0" w:rsidRDefault="00784CD0" w:rsidP="00784CD0">
      <w:pPr>
        <w:pStyle w:val="ListParagraph"/>
        <w:numPr>
          <w:ilvl w:val="0"/>
          <w:numId w:val="23"/>
        </w:numPr>
        <w:spacing w:after="0"/>
      </w:pPr>
      <w:r>
        <w:t>Do not administer the infusion solution with another medication</w:t>
      </w:r>
    </w:p>
    <w:p w14:paraId="1A901AC4" w14:textId="77777777" w:rsidR="00784CD0" w:rsidRDefault="00784CD0" w:rsidP="00784CD0">
      <w:pPr>
        <w:pStyle w:val="ListParagraph"/>
        <w:numPr>
          <w:ilvl w:val="0"/>
          <w:numId w:val="23"/>
        </w:numPr>
        <w:spacing w:after="0"/>
      </w:pPr>
      <w:r>
        <w:t>Once the infusion is complete, flush the line with 0.9% sodium chloride or 5% dextrose.</w:t>
      </w:r>
    </w:p>
    <w:p w14:paraId="255FA1FA" w14:textId="77777777" w:rsidR="00784CD0" w:rsidRDefault="00784CD0" w:rsidP="00784CD0">
      <w:pPr>
        <w:rPr>
          <w:b/>
          <w:i/>
        </w:rPr>
      </w:pPr>
    </w:p>
    <w:p w14:paraId="60D5C651" w14:textId="77777777" w:rsidR="00784CD0" w:rsidRDefault="00784CD0" w:rsidP="00784CD0">
      <w:pPr>
        <w:rPr>
          <w:b/>
          <w:i/>
        </w:rPr>
      </w:pPr>
    </w:p>
    <w:p w14:paraId="0425EABF" w14:textId="77777777" w:rsidR="00784CD0" w:rsidRDefault="00784CD0" w:rsidP="00784CD0">
      <w:pPr>
        <w:pStyle w:val="Heading3"/>
      </w:pPr>
      <w:r w:rsidRPr="00A72810">
        <w:lastRenderedPageBreak/>
        <w:t>Intravenous infusion</w:t>
      </w:r>
      <w:r>
        <w:t xml:space="preserve"> of 1,200mg</w:t>
      </w:r>
    </w:p>
    <w:p w14:paraId="3DAB4248" w14:textId="77777777" w:rsidR="00784CD0" w:rsidRPr="00A72810" w:rsidRDefault="00784CD0" w:rsidP="00784CD0">
      <w:pPr>
        <w:pStyle w:val="Heading4"/>
      </w:pPr>
      <w:r w:rsidRPr="00A72810">
        <w:t>Preparation</w:t>
      </w:r>
    </w:p>
    <w:p w14:paraId="6E1A9407" w14:textId="77777777" w:rsidR="00784CD0" w:rsidRDefault="00784CD0" w:rsidP="00784CD0">
      <w:pPr>
        <w:pStyle w:val="ListParagraph"/>
        <w:numPr>
          <w:ilvl w:val="0"/>
          <w:numId w:val="25"/>
        </w:numPr>
        <w:spacing w:after="0"/>
      </w:pPr>
      <w:r>
        <w:t xml:space="preserve">Wash hands and remove casirivimab and imdevimab vials from the refrigerator. </w:t>
      </w:r>
    </w:p>
    <w:p w14:paraId="0CADC283" w14:textId="77777777" w:rsidR="00784CD0" w:rsidRDefault="00784CD0" w:rsidP="00784CD0">
      <w:pPr>
        <w:pStyle w:val="ListParagraph"/>
        <w:numPr>
          <w:ilvl w:val="0"/>
          <w:numId w:val="25"/>
        </w:numPr>
        <w:spacing w:after="0"/>
      </w:pPr>
      <w:r>
        <w:t>Allow 20 minutes for the medication to equilibrate to room temperature. Ensure there is no discolouration or particulate matter in the preparation.</w:t>
      </w:r>
    </w:p>
    <w:p w14:paraId="010BD9B6" w14:textId="77777777" w:rsidR="00784CD0" w:rsidRDefault="00784CD0" w:rsidP="00784CD0">
      <w:pPr>
        <w:pStyle w:val="ListParagraph"/>
        <w:numPr>
          <w:ilvl w:val="0"/>
          <w:numId w:val="25"/>
        </w:numPr>
        <w:spacing w:after="0"/>
      </w:pPr>
      <w:r>
        <w:t>From a prefilled intravenous infusion bag of 0.9% sodium chloride or 5% dextrose solution, remove 10mL of solution using aseptic technique. 50 mL, 100mL, 150mL and 250mL bags of fluid are acceptable.</w:t>
      </w:r>
    </w:p>
    <w:p w14:paraId="3EABBE7C" w14:textId="77777777" w:rsidR="00784CD0" w:rsidRDefault="00784CD0" w:rsidP="00784CD0">
      <w:pPr>
        <w:pStyle w:val="ListParagraph"/>
        <w:numPr>
          <w:ilvl w:val="0"/>
          <w:numId w:val="25"/>
        </w:numPr>
        <w:spacing w:after="0"/>
      </w:pPr>
      <w:r>
        <w:t>Using a separate syringe for each vial of casirivimab and imdevimab add 5mL (600mg) of EACH medication to the infusion bag</w:t>
      </w:r>
    </w:p>
    <w:p w14:paraId="5DB76AB2" w14:textId="77777777" w:rsidR="00784CD0" w:rsidRDefault="00784CD0" w:rsidP="00784CD0">
      <w:pPr>
        <w:pStyle w:val="ListParagraph"/>
        <w:numPr>
          <w:ilvl w:val="0"/>
          <w:numId w:val="25"/>
        </w:numPr>
        <w:spacing w:after="0"/>
      </w:pPr>
      <w:r>
        <w:t>Gently mix the infusion bag by hand 10x to mix and administer immediately. It can be stored for up to 4 hours at room temperature and 36 hours in a refrigerator.</w:t>
      </w:r>
    </w:p>
    <w:p w14:paraId="60851730" w14:textId="77777777" w:rsidR="00784CD0" w:rsidRDefault="00784CD0" w:rsidP="00784CD0">
      <w:pPr>
        <w:pStyle w:val="Heading4"/>
      </w:pPr>
      <w:r>
        <w:t>Administration</w:t>
      </w:r>
    </w:p>
    <w:p w14:paraId="6CD7752F" w14:textId="77777777" w:rsidR="00784CD0" w:rsidRDefault="00784CD0" w:rsidP="00784CD0">
      <w:pPr>
        <w:pStyle w:val="ListParagraph"/>
        <w:numPr>
          <w:ilvl w:val="0"/>
          <w:numId w:val="23"/>
        </w:numPr>
        <w:spacing w:after="0"/>
      </w:pPr>
      <w:r>
        <w:t xml:space="preserve">Attach a polyvinyl chloride or polyurethane infusion set to the prepared infusion. </w:t>
      </w:r>
    </w:p>
    <w:p w14:paraId="20B789BB" w14:textId="77777777" w:rsidR="00784CD0" w:rsidRDefault="00784CD0" w:rsidP="00784CD0">
      <w:pPr>
        <w:pStyle w:val="ListParagraph"/>
        <w:numPr>
          <w:ilvl w:val="0"/>
          <w:numId w:val="23"/>
        </w:numPr>
        <w:spacing w:after="0"/>
      </w:pPr>
      <w:r>
        <w:t xml:space="preserve">Ensure there is an in-line or add-on 0.2 micron </w:t>
      </w:r>
      <w:proofErr w:type="spellStart"/>
      <w:r>
        <w:t>polyethersulfone</w:t>
      </w:r>
      <w:proofErr w:type="spellEnd"/>
      <w:r>
        <w:t xml:space="preserve"> filter attached and prime the infusion set.</w:t>
      </w:r>
    </w:p>
    <w:p w14:paraId="3C2B95F0" w14:textId="77777777" w:rsidR="00784CD0" w:rsidRDefault="00784CD0" w:rsidP="00784CD0">
      <w:pPr>
        <w:pStyle w:val="ListParagraph"/>
        <w:numPr>
          <w:ilvl w:val="0"/>
          <w:numId w:val="23"/>
        </w:numPr>
        <w:spacing w:after="0"/>
        <w:ind w:left="709" w:hanging="359"/>
      </w:pPr>
      <w:r>
        <w:t>Administer via intravenous infusion at these maximum infusion rates:</w:t>
      </w:r>
    </w:p>
    <w:tbl>
      <w:tblPr>
        <w:tblStyle w:val="TableGridLight1"/>
        <w:tblW w:w="0" w:type="auto"/>
        <w:tblInd w:w="704" w:type="dxa"/>
        <w:tblLook w:val="04A0" w:firstRow="1" w:lastRow="0" w:firstColumn="1" w:lastColumn="0" w:noHBand="0" w:noVBand="1"/>
      </w:tblPr>
      <w:tblGrid>
        <w:gridCol w:w="2045"/>
        <w:gridCol w:w="2533"/>
        <w:gridCol w:w="2649"/>
      </w:tblGrid>
      <w:tr w:rsidR="00784CD0" w14:paraId="3A9DCB28" w14:textId="77777777" w:rsidTr="00CE0580">
        <w:tc>
          <w:tcPr>
            <w:tcW w:w="2045" w:type="dxa"/>
            <w:tcBorders>
              <w:top w:val="single" w:sz="4" w:space="0" w:color="auto"/>
              <w:bottom w:val="single" w:sz="4" w:space="0" w:color="auto"/>
            </w:tcBorders>
          </w:tcPr>
          <w:p w14:paraId="6F23EB35" w14:textId="77777777" w:rsidR="00784CD0" w:rsidRPr="007D274C" w:rsidRDefault="00784CD0" w:rsidP="00CE0580">
            <w:pPr>
              <w:rPr>
                <w:b/>
              </w:rPr>
            </w:pPr>
            <w:r w:rsidRPr="007D274C">
              <w:rPr>
                <w:b/>
              </w:rPr>
              <w:t>Size of prefilled infusion bag</w:t>
            </w:r>
          </w:p>
        </w:tc>
        <w:tc>
          <w:tcPr>
            <w:tcW w:w="2533" w:type="dxa"/>
            <w:tcBorders>
              <w:top w:val="single" w:sz="4" w:space="0" w:color="auto"/>
              <w:bottom w:val="single" w:sz="4" w:space="0" w:color="auto"/>
            </w:tcBorders>
          </w:tcPr>
          <w:p w14:paraId="500333FC" w14:textId="77777777" w:rsidR="00784CD0" w:rsidRPr="007D274C" w:rsidRDefault="00784CD0" w:rsidP="00CE0580">
            <w:pPr>
              <w:rPr>
                <w:b/>
              </w:rPr>
            </w:pPr>
            <w:r w:rsidRPr="007D274C">
              <w:rPr>
                <w:b/>
              </w:rPr>
              <w:t>Maximum infusion rate</w:t>
            </w:r>
          </w:p>
        </w:tc>
        <w:tc>
          <w:tcPr>
            <w:tcW w:w="2649" w:type="dxa"/>
            <w:tcBorders>
              <w:top w:val="single" w:sz="4" w:space="0" w:color="auto"/>
              <w:bottom w:val="single" w:sz="4" w:space="0" w:color="auto"/>
            </w:tcBorders>
          </w:tcPr>
          <w:p w14:paraId="25EE1B65" w14:textId="77777777" w:rsidR="00784CD0" w:rsidRPr="007D274C" w:rsidRDefault="00784CD0" w:rsidP="00CE0580">
            <w:pPr>
              <w:rPr>
                <w:b/>
              </w:rPr>
            </w:pPr>
            <w:r w:rsidRPr="007D274C">
              <w:rPr>
                <w:b/>
              </w:rPr>
              <w:t>Minimum infusion time</w:t>
            </w:r>
          </w:p>
        </w:tc>
      </w:tr>
      <w:tr w:rsidR="00784CD0" w14:paraId="4BE6FBE2" w14:textId="77777777" w:rsidTr="00CE0580">
        <w:tc>
          <w:tcPr>
            <w:tcW w:w="2045" w:type="dxa"/>
            <w:tcBorders>
              <w:top w:val="single" w:sz="4" w:space="0" w:color="auto"/>
            </w:tcBorders>
          </w:tcPr>
          <w:p w14:paraId="528792B9" w14:textId="77777777" w:rsidR="00784CD0" w:rsidRDefault="00784CD0" w:rsidP="00CE0580">
            <w:r>
              <w:t>50 mL</w:t>
            </w:r>
          </w:p>
        </w:tc>
        <w:tc>
          <w:tcPr>
            <w:tcW w:w="2533" w:type="dxa"/>
            <w:tcBorders>
              <w:top w:val="single" w:sz="4" w:space="0" w:color="auto"/>
            </w:tcBorders>
          </w:tcPr>
          <w:p w14:paraId="3614B134" w14:textId="77777777" w:rsidR="00784CD0" w:rsidRDefault="00784CD0" w:rsidP="00CE0580">
            <w:r>
              <w:t>150 mL/hour</w:t>
            </w:r>
          </w:p>
        </w:tc>
        <w:tc>
          <w:tcPr>
            <w:tcW w:w="2649" w:type="dxa"/>
            <w:tcBorders>
              <w:top w:val="single" w:sz="4" w:space="0" w:color="auto"/>
            </w:tcBorders>
          </w:tcPr>
          <w:p w14:paraId="52DEE43E" w14:textId="77777777" w:rsidR="00784CD0" w:rsidRDefault="00784CD0" w:rsidP="00CE0580">
            <w:r>
              <w:t>20 min</w:t>
            </w:r>
          </w:p>
        </w:tc>
      </w:tr>
      <w:tr w:rsidR="00784CD0" w14:paraId="2F7A07F8" w14:textId="77777777" w:rsidTr="00CE0580">
        <w:tc>
          <w:tcPr>
            <w:tcW w:w="2045" w:type="dxa"/>
          </w:tcPr>
          <w:p w14:paraId="7759F360" w14:textId="77777777" w:rsidR="00784CD0" w:rsidRDefault="00784CD0" w:rsidP="00CE0580">
            <w:r>
              <w:t>100 mL</w:t>
            </w:r>
          </w:p>
        </w:tc>
        <w:tc>
          <w:tcPr>
            <w:tcW w:w="2533" w:type="dxa"/>
          </w:tcPr>
          <w:p w14:paraId="50DAA7C1" w14:textId="77777777" w:rsidR="00784CD0" w:rsidRDefault="00784CD0" w:rsidP="00CE0580">
            <w:r>
              <w:t>300 mL/hour</w:t>
            </w:r>
          </w:p>
        </w:tc>
        <w:tc>
          <w:tcPr>
            <w:tcW w:w="2649" w:type="dxa"/>
          </w:tcPr>
          <w:p w14:paraId="6F6276F2" w14:textId="77777777" w:rsidR="00784CD0" w:rsidRDefault="00784CD0" w:rsidP="00CE0580">
            <w:r>
              <w:t>20 min</w:t>
            </w:r>
          </w:p>
        </w:tc>
      </w:tr>
      <w:tr w:rsidR="00784CD0" w14:paraId="26DCFFA2" w14:textId="77777777" w:rsidTr="00CE0580">
        <w:tc>
          <w:tcPr>
            <w:tcW w:w="2045" w:type="dxa"/>
            <w:tcBorders>
              <w:bottom w:val="single" w:sz="4" w:space="0" w:color="BFBFBF" w:themeColor="background1" w:themeShade="BF"/>
            </w:tcBorders>
          </w:tcPr>
          <w:p w14:paraId="779077DA" w14:textId="77777777" w:rsidR="00784CD0" w:rsidRDefault="00784CD0" w:rsidP="00CE0580">
            <w:r>
              <w:t>150 mL</w:t>
            </w:r>
          </w:p>
        </w:tc>
        <w:tc>
          <w:tcPr>
            <w:tcW w:w="2533" w:type="dxa"/>
            <w:tcBorders>
              <w:bottom w:val="single" w:sz="4" w:space="0" w:color="BFBFBF" w:themeColor="background1" w:themeShade="BF"/>
            </w:tcBorders>
          </w:tcPr>
          <w:p w14:paraId="7C52E053" w14:textId="77777777" w:rsidR="00784CD0" w:rsidRDefault="00784CD0" w:rsidP="00CE0580">
            <w:r>
              <w:t>450 mL/hour</w:t>
            </w:r>
          </w:p>
        </w:tc>
        <w:tc>
          <w:tcPr>
            <w:tcW w:w="2649" w:type="dxa"/>
            <w:tcBorders>
              <w:bottom w:val="single" w:sz="4" w:space="0" w:color="BFBFBF" w:themeColor="background1" w:themeShade="BF"/>
            </w:tcBorders>
          </w:tcPr>
          <w:p w14:paraId="1274D35B" w14:textId="77777777" w:rsidR="00784CD0" w:rsidRDefault="00784CD0" w:rsidP="00CE0580">
            <w:r>
              <w:t>20 min</w:t>
            </w:r>
          </w:p>
        </w:tc>
      </w:tr>
      <w:tr w:rsidR="00784CD0" w14:paraId="4BF8F8E1" w14:textId="77777777" w:rsidTr="00CE0580">
        <w:tc>
          <w:tcPr>
            <w:tcW w:w="2045" w:type="dxa"/>
            <w:tcBorders>
              <w:bottom w:val="single" w:sz="4" w:space="0" w:color="auto"/>
            </w:tcBorders>
          </w:tcPr>
          <w:p w14:paraId="0747BED3" w14:textId="77777777" w:rsidR="00784CD0" w:rsidRDefault="00784CD0" w:rsidP="00CE0580">
            <w:r>
              <w:t>250 mL</w:t>
            </w:r>
          </w:p>
        </w:tc>
        <w:tc>
          <w:tcPr>
            <w:tcW w:w="2533" w:type="dxa"/>
            <w:tcBorders>
              <w:bottom w:val="single" w:sz="4" w:space="0" w:color="auto"/>
            </w:tcBorders>
          </w:tcPr>
          <w:p w14:paraId="66705760" w14:textId="77777777" w:rsidR="00784CD0" w:rsidRDefault="00784CD0" w:rsidP="00CE0580">
            <w:r>
              <w:t>500 mL/hour</w:t>
            </w:r>
          </w:p>
        </w:tc>
        <w:tc>
          <w:tcPr>
            <w:tcW w:w="2649" w:type="dxa"/>
            <w:tcBorders>
              <w:bottom w:val="single" w:sz="4" w:space="0" w:color="auto"/>
            </w:tcBorders>
          </w:tcPr>
          <w:p w14:paraId="7ED4FCF3" w14:textId="77777777" w:rsidR="00784CD0" w:rsidRDefault="00784CD0" w:rsidP="00CE0580">
            <w:r>
              <w:t>30 min</w:t>
            </w:r>
          </w:p>
        </w:tc>
      </w:tr>
    </w:tbl>
    <w:p w14:paraId="29709A4B" w14:textId="77777777" w:rsidR="00784CD0" w:rsidRDefault="00784CD0" w:rsidP="00784CD0">
      <w:pPr>
        <w:pStyle w:val="ListParagraph"/>
        <w:numPr>
          <w:ilvl w:val="0"/>
          <w:numId w:val="23"/>
        </w:numPr>
        <w:spacing w:after="0"/>
      </w:pPr>
      <w:r>
        <w:t>Do not administer the infusion solution with another medication</w:t>
      </w:r>
    </w:p>
    <w:p w14:paraId="5FDBFED1" w14:textId="77777777" w:rsidR="00784CD0" w:rsidRDefault="00784CD0" w:rsidP="00784CD0">
      <w:pPr>
        <w:pStyle w:val="ListParagraph"/>
        <w:numPr>
          <w:ilvl w:val="0"/>
          <w:numId w:val="23"/>
        </w:numPr>
        <w:spacing w:after="0"/>
      </w:pPr>
      <w:r>
        <w:t>Once the infusion is complete, flush the line with 0.9% sodium chloride or 5% dextrose.</w:t>
      </w:r>
    </w:p>
    <w:p w14:paraId="15CB9462" w14:textId="77777777" w:rsidR="00784CD0" w:rsidRDefault="00784CD0" w:rsidP="00784CD0"/>
    <w:p w14:paraId="3E084220" w14:textId="77777777" w:rsidR="00784CD0" w:rsidRDefault="00784CD0" w:rsidP="00784CD0">
      <w:pPr>
        <w:pStyle w:val="Heading3"/>
      </w:pPr>
      <w:r>
        <w:t>Sub-cutaneous (SC) injection if 1,200mg</w:t>
      </w:r>
    </w:p>
    <w:p w14:paraId="5DDDAD40" w14:textId="77777777" w:rsidR="00784CD0" w:rsidRDefault="00784CD0" w:rsidP="00784CD0">
      <w:pPr>
        <w:pStyle w:val="Heading4"/>
      </w:pPr>
      <w:r>
        <w:t>Preparation</w:t>
      </w:r>
    </w:p>
    <w:p w14:paraId="1C4C521C" w14:textId="77777777" w:rsidR="00784CD0" w:rsidRDefault="00784CD0" w:rsidP="00784CD0">
      <w:pPr>
        <w:pStyle w:val="ListParagraph"/>
        <w:numPr>
          <w:ilvl w:val="0"/>
          <w:numId w:val="24"/>
        </w:numPr>
        <w:spacing w:after="0"/>
      </w:pPr>
      <w:r>
        <w:t xml:space="preserve">Wash hands and remove casirivimab and imdevimab vials from the refrigerator. </w:t>
      </w:r>
    </w:p>
    <w:p w14:paraId="36F6B831" w14:textId="77777777" w:rsidR="00784CD0" w:rsidRDefault="00784CD0" w:rsidP="00784CD0">
      <w:pPr>
        <w:pStyle w:val="ListParagraph"/>
        <w:numPr>
          <w:ilvl w:val="0"/>
          <w:numId w:val="24"/>
        </w:numPr>
        <w:spacing w:after="0"/>
      </w:pPr>
      <w:r>
        <w:t>Allow 20 minutes for the medication to equilibrate to room temperature. Ensure there is no discolouration or particulate matter in the preparation.</w:t>
      </w:r>
    </w:p>
    <w:p w14:paraId="3204F63C" w14:textId="77777777" w:rsidR="00784CD0" w:rsidRDefault="00784CD0" w:rsidP="00784CD0">
      <w:pPr>
        <w:pStyle w:val="ListParagraph"/>
        <w:numPr>
          <w:ilvl w:val="0"/>
          <w:numId w:val="24"/>
        </w:numPr>
        <w:spacing w:after="0"/>
      </w:pPr>
      <w:r>
        <w:t>Prepare 4 syringes to give in total 5ml of casirivimab and 5ml of imdevimab according to one of the 4 options below:</w:t>
      </w:r>
      <w:r w:rsidRPr="007D274C">
        <w:t xml:space="preserve"> </w:t>
      </w:r>
    </w:p>
    <w:tbl>
      <w:tblPr>
        <w:tblW w:w="7568" w:type="dxa"/>
        <w:tblInd w:w="722" w:type="dxa"/>
        <w:tblBorders>
          <w:top w:val="outset" w:sz="6" w:space="0" w:color="7B7B7B"/>
          <w:left w:val="outset" w:sz="6" w:space="0" w:color="7B7B7B"/>
          <w:bottom w:val="outset" w:sz="6" w:space="0" w:color="7B7B7B"/>
          <w:right w:val="outset" w:sz="6" w:space="0" w:color="7B7B7B"/>
        </w:tblBorders>
        <w:shd w:val="clear" w:color="auto" w:fill="FFFFFF"/>
        <w:tblCellMar>
          <w:top w:w="20" w:type="dxa"/>
          <w:left w:w="20" w:type="dxa"/>
          <w:bottom w:w="20" w:type="dxa"/>
          <w:right w:w="20" w:type="dxa"/>
        </w:tblCellMar>
        <w:tblLook w:val="04A0" w:firstRow="1" w:lastRow="0" w:firstColumn="1" w:lastColumn="0" w:noHBand="0" w:noVBand="1"/>
      </w:tblPr>
      <w:tblGrid>
        <w:gridCol w:w="972"/>
        <w:gridCol w:w="6596"/>
      </w:tblGrid>
      <w:tr w:rsidR="00784CD0" w14:paraId="0BC5674A" w14:textId="77777777" w:rsidTr="00CE0580">
        <w:tc>
          <w:tcPr>
            <w:tcW w:w="642" w:type="pct"/>
            <w:tcBorders>
              <w:top w:val="single" w:sz="4" w:space="0" w:color="auto"/>
              <w:left w:val="outset" w:sz="6" w:space="0" w:color="7B7B7B"/>
              <w:bottom w:val="single" w:sz="4" w:space="0" w:color="auto"/>
              <w:right w:val="outset" w:sz="6" w:space="0" w:color="7B7B7B"/>
            </w:tcBorders>
            <w:shd w:val="clear" w:color="auto" w:fill="FFFFFF"/>
          </w:tcPr>
          <w:p w14:paraId="03672BC0" w14:textId="77777777" w:rsidR="00784CD0" w:rsidRPr="007D274C" w:rsidRDefault="00784CD0" w:rsidP="00CE0580">
            <w:pPr>
              <w:pStyle w:val="NormalWeb"/>
              <w:spacing w:before="0" w:beforeAutospacing="0" w:after="0" w:afterAutospacing="0"/>
              <w:jc w:val="center"/>
              <w:rPr>
                <w:b/>
                <w:bCs/>
                <w:color w:val="000000"/>
              </w:rPr>
            </w:pPr>
            <w:r>
              <w:rPr>
                <w:b/>
                <w:bCs/>
                <w:color w:val="000000"/>
              </w:rPr>
              <w:t>Option</w:t>
            </w:r>
          </w:p>
        </w:tc>
        <w:tc>
          <w:tcPr>
            <w:tcW w:w="4358" w:type="pct"/>
            <w:tcBorders>
              <w:top w:val="single" w:sz="4" w:space="0" w:color="auto"/>
              <w:left w:val="outset" w:sz="6" w:space="0" w:color="7B7B7B"/>
              <w:bottom w:val="single" w:sz="4" w:space="0" w:color="auto"/>
              <w:right w:val="outset" w:sz="6" w:space="0" w:color="7B7B7B"/>
            </w:tcBorders>
            <w:shd w:val="clear" w:color="auto" w:fill="FFFFFF"/>
            <w:tcMar>
              <w:top w:w="30" w:type="dxa"/>
              <w:left w:w="30" w:type="dxa"/>
              <w:bottom w:w="30" w:type="dxa"/>
              <w:right w:w="30" w:type="dxa"/>
            </w:tcMar>
            <w:vAlign w:val="center"/>
            <w:hideMark/>
          </w:tcPr>
          <w:p w14:paraId="280610F6" w14:textId="77777777" w:rsidR="00784CD0" w:rsidRPr="007D274C" w:rsidRDefault="00784CD0" w:rsidP="00CE0580">
            <w:pPr>
              <w:pStyle w:val="NormalWeb"/>
              <w:spacing w:before="0" w:beforeAutospacing="0" w:after="0" w:afterAutospacing="0"/>
              <w:jc w:val="center"/>
              <w:rPr>
                <w:color w:val="000000"/>
              </w:rPr>
            </w:pPr>
            <w:r w:rsidRPr="007D274C">
              <w:rPr>
                <w:b/>
                <w:bCs/>
                <w:color w:val="000000"/>
              </w:rPr>
              <w:t>Volume to be withdrawn to prepare 4 syringes</w:t>
            </w:r>
          </w:p>
        </w:tc>
      </w:tr>
      <w:tr w:rsidR="00784CD0" w14:paraId="2777A0C7" w14:textId="77777777" w:rsidTr="00CE0580">
        <w:tc>
          <w:tcPr>
            <w:tcW w:w="642" w:type="pct"/>
            <w:tcBorders>
              <w:top w:val="single" w:sz="4" w:space="0" w:color="auto"/>
              <w:left w:val="outset" w:sz="6" w:space="0" w:color="7B7B7B"/>
              <w:bottom w:val="outset" w:sz="6" w:space="0" w:color="7B7B7B"/>
              <w:right w:val="outset" w:sz="6" w:space="0" w:color="7B7B7B"/>
            </w:tcBorders>
            <w:shd w:val="clear" w:color="auto" w:fill="FFFFFF"/>
          </w:tcPr>
          <w:p w14:paraId="2F184505" w14:textId="77777777" w:rsidR="00784CD0" w:rsidRPr="007D274C" w:rsidRDefault="00784CD0" w:rsidP="00CE0580">
            <w:pPr>
              <w:pStyle w:val="NormalWeb"/>
              <w:spacing w:before="0" w:beforeAutospacing="0" w:after="0" w:afterAutospacing="0"/>
              <w:rPr>
                <w:b/>
                <w:color w:val="000000"/>
              </w:rPr>
            </w:pPr>
            <w:r w:rsidRPr="007D274C">
              <w:rPr>
                <w:b/>
                <w:color w:val="000000"/>
              </w:rPr>
              <w:t>1</w:t>
            </w:r>
          </w:p>
        </w:tc>
        <w:tc>
          <w:tcPr>
            <w:tcW w:w="4358" w:type="pct"/>
            <w:tcBorders>
              <w:top w:val="single" w:sz="4" w:space="0" w:color="auto"/>
              <w:left w:val="outset" w:sz="6" w:space="0" w:color="7B7B7B"/>
              <w:bottom w:val="outset" w:sz="6" w:space="0" w:color="7B7B7B"/>
              <w:right w:val="outset" w:sz="6" w:space="0" w:color="7B7B7B"/>
            </w:tcBorders>
            <w:shd w:val="clear" w:color="auto" w:fill="FFFFFF"/>
            <w:tcMar>
              <w:top w:w="30" w:type="dxa"/>
              <w:left w:w="30" w:type="dxa"/>
              <w:bottom w:w="30" w:type="dxa"/>
              <w:right w:w="30" w:type="dxa"/>
            </w:tcMar>
            <w:vAlign w:val="bottom"/>
            <w:hideMark/>
          </w:tcPr>
          <w:p w14:paraId="511CA110" w14:textId="77777777" w:rsidR="00784CD0" w:rsidRPr="007D274C" w:rsidRDefault="00784CD0" w:rsidP="00CE0580">
            <w:pPr>
              <w:pStyle w:val="NormalWeb"/>
              <w:spacing w:before="0" w:beforeAutospacing="0" w:after="0" w:afterAutospacing="0"/>
              <w:rPr>
                <w:color w:val="000000"/>
              </w:rPr>
            </w:pPr>
            <w:r w:rsidRPr="007D274C">
              <w:rPr>
                <w:color w:val="000000"/>
              </w:rPr>
              <w:t>2.5 mL from two 6 mL single-use vials of casirivimab</w:t>
            </w:r>
          </w:p>
          <w:p w14:paraId="525BD142" w14:textId="77777777" w:rsidR="00784CD0" w:rsidRPr="007D274C" w:rsidRDefault="00784CD0" w:rsidP="00CE0580">
            <w:pPr>
              <w:pStyle w:val="NormalWeb"/>
              <w:spacing w:before="0" w:beforeAutospacing="0" w:after="0" w:afterAutospacing="0"/>
              <w:rPr>
                <w:color w:val="000000"/>
              </w:rPr>
            </w:pPr>
            <w:r w:rsidRPr="007D274C">
              <w:rPr>
                <w:color w:val="000000"/>
              </w:rPr>
              <w:t>2.5 mL from two 6 mL single-use vials of imdevimab</w:t>
            </w:r>
          </w:p>
        </w:tc>
      </w:tr>
      <w:tr w:rsidR="00784CD0" w14:paraId="61301F08" w14:textId="77777777" w:rsidTr="00CE0580">
        <w:tc>
          <w:tcPr>
            <w:tcW w:w="642" w:type="pct"/>
            <w:tcBorders>
              <w:top w:val="outset" w:sz="6" w:space="0" w:color="7B7B7B"/>
              <w:left w:val="outset" w:sz="6" w:space="0" w:color="7B7B7B"/>
              <w:bottom w:val="outset" w:sz="6" w:space="0" w:color="7B7B7B"/>
              <w:right w:val="outset" w:sz="6" w:space="0" w:color="7B7B7B"/>
            </w:tcBorders>
            <w:shd w:val="clear" w:color="auto" w:fill="FFFFFF"/>
          </w:tcPr>
          <w:p w14:paraId="335FB6EE" w14:textId="77777777" w:rsidR="00784CD0" w:rsidRPr="007D274C" w:rsidRDefault="00784CD0" w:rsidP="00CE0580">
            <w:pPr>
              <w:pStyle w:val="NormalWeb"/>
              <w:spacing w:before="0" w:beforeAutospacing="0" w:after="0" w:afterAutospacing="0"/>
              <w:rPr>
                <w:b/>
                <w:color w:val="000000"/>
              </w:rPr>
            </w:pPr>
            <w:r w:rsidRPr="007D274C">
              <w:rPr>
                <w:b/>
                <w:color w:val="000000"/>
              </w:rPr>
              <w:t>2</w:t>
            </w:r>
          </w:p>
        </w:tc>
        <w:tc>
          <w:tcPr>
            <w:tcW w:w="4358" w:type="pct"/>
            <w:tcBorders>
              <w:top w:val="outset" w:sz="6" w:space="0" w:color="7B7B7B"/>
              <w:left w:val="outset" w:sz="6" w:space="0" w:color="7B7B7B"/>
              <w:bottom w:val="outset" w:sz="6" w:space="0" w:color="7B7B7B"/>
              <w:right w:val="outset" w:sz="6" w:space="0" w:color="7B7B7B"/>
            </w:tcBorders>
            <w:shd w:val="clear" w:color="auto" w:fill="FFFFFF"/>
            <w:tcMar>
              <w:top w:w="30" w:type="dxa"/>
              <w:left w:w="30" w:type="dxa"/>
              <w:bottom w:w="30" w:type="dxa"/>
              <w:right w:w="30" w:type="dxa"/>
            </w:tcMar>
            <w:vAlign w:val="bottom"/>
            <w:hideMark/>
          </w:tcPr>
          <w:p w14:paraId="79F98A9F" w14:textId="77777777" w:rsidR="00784CD0" w:rsidRPr="007D274C" w:rsidRDefault="00784CD0" w:rsidP="00CE0580">
            <w:pPr>
              <w:pStyle w:val="NormalWeb"/>
              <w:spacing w:before="0" w:beforeAutospacing="0" w:after="0" w:afterAutospacing="0"/>
              <w:rPr>
                <w:color w:val="000000"/>
              </w:rPr>
            </w:pPr>
            <w:r w:rsidRPr="007D274C">
              <w:rPr>
                <w:color w:val="000000"/>
              </w:rPr>
              <w:t>2.5 mL (2x) from one-20 mL multidose vial of casirivimab</w:t>
            </w:r>
          </w:p>
          <w:p w14:paraId="7547DE82" w14:textId="77777777" w:rsidR="00784CD0" w:rsidRPr="007D274C" w:rsidRDefault="00784CD0" w:rsidP="00CE0580">
            <w:pPr>
              <w:pStyle w:val="NormalWeb"/>
              <w:spacing w:before="0" w:beforeAutospacing="0" w:after="0" w:afterAutospacing="0"/>
              <w:rPr>
                <w:color w:val="000000"/>
              </w:rPr>
            </w:pPr>
            <w:r w:rsidRPr="007D274C">
              <w:rPr>
                <w:color w:val="000000"/>
              </w:rPr>
              <w:t>2.5 mL (2x) from one 20 mL multidose vial of imdevimab</w:t>
            </w:r>
          </w:p>
        </w:tc>
      </w:tr>
      <w:tr w:rsidR="00784CD0" w14:paraId="3A043FF9" w14:textId="77777777" w:rsidTr="00CE0580">
        <w:tc>
          <w:tcPr>
            <w:tcW w:w="642" w:type="pct"/>
            <w:tcBorders>
              <w:top w:val="outset" w:sz="6" w:space="0" w:color="7B7B7B"/>
              <w:left w:val="outset" w:sz="6" w:space="0" w:color="7B7B7B"/>
              <w:bottom w:val="outset" w:sz="6" w:space="0" w:color="7B7B7B"/>
              <w:right w:val="outset" w:sz="6" w:space="0" w:color="7B7B7B"/>
            </w:tcBorders>
            <w:shd w:val="clear" w:color="auto" w:fill="FFFFFF"/>
          </w:tcPr>
          <w:p w14:paraId="0E234ED9" w14:textId="77777777" w:rsidR="00784CD0" w:rsidRPr="007D274C" w:rsidRDefault="00784CD0" w:rsidP="00CE0580">
            <w:pPr>
              <w:pStyle w:val="NormalWeb"/>
              <w:spacing w:before="0" w:beforeAutospacing="0" w:after="0" w:afterAutospacing="0"/>
              <w:rPr>
                <w:b/>
                <w:color w:val="000000"/>
              </w:rPr>
            </w:pPr>
            <w:r w:rsidRPr="007D274C">
              <w:rPr>
                <w:b/>
                <w:color w:val="000000"/>
              </w:rPr>
              <w:t>3</w:t>
            </w:r>
          </w:p>
        </w:tc>
        <w:tc>
          <w:tcPr>
            <w:tcW w:w="4358" w:type="pct"/>
            <w:tcBorders>
              <w:top w:val="outset" w:sz="6" w:space="0" w:color="7B7B7B"/>
              <w:left w:val="outset" w:sz="6" w:space="0" w:color="7B7B7B"/>
              <w:bottom w:val="outset" w:sz="6" w:space="0" w:color="7B7B7B"/>
              <w:right w:val="outset" w:sz="6" w:space="0" w:color="7B7B7B"/>
            </w:tcBorders>
            <w:shd w:val="clear" w:color="auto" w:fill="FFFFFF"/>
            <w:tcMar>
              <w:top w:w="30" w:type="dxa"/>
              <w:left w:w="30" w:type="dxa"/>
              <w:bottom w:w="30" w:type="dxa"/>
              <w:right w:w="30" w:type="dxa"/>
            </w:tcMar>
            <w:vAlign w:val="bottom"/>
            <w:hideMark/>
          </w:tcPr>
          <w:p w14:paraId="7B94A59B" w14:textId="77777777" w:rsidR="00784CD0" w:rsidRPr="007D274C" w:rsidRDefault="00784CD0" w:rsidP="00CE0580">
            <w:pPr>
              <w:pStyle w:val="NormalWeb"/>
              <w:spacing w:before="0" w:beforeAutospacing="0" w:after="0" w:afterAutospacing="0"/>
              <w:rPr>
                <w:color w:val="000000"/>
              </w:rPr>
            </w:pPr>
            <w:r w:rsidRPr="007D274C">
              <w:rPr>
                <w:color w:val="000000"/>
              </w:rPr>
              <w:t>2.5 mL from two 6 mL single-use vials of casirivimab</w:t>
            </w:r>
          </w:p>
          <w:p w14:paraId="10A23627" w14:textId="77777777" w:rsidR="00784CD0" w:rsidRPr="007D274C" w:rsidRDefault="00784CD0" w:rsidP="00CE0580">
            <w:pPr>
              <w:pStyle w:val="NormalWeb"/>
              <w:spacing w:before="0" w:beforeAutospacing="0" w:after="0" w:afterAutospacing="0"/>
              <w:rPr>
                <w:color w:val="000000"/>
              </w:rPr>
            </w:pPr>
            <w:r w:rsidRPr="007D274C">
              <w:rPr>
                <w:color w:val="000000"/>
              </w:rPr>
              <w:t>2.5 mL (2x) from one 20 mL multidose vial of imdevimab</w:t>
            </w:r>
          </w:p>
        </w:tc>
      </w:tr>
      <w:tr w:rsidR="00784CD0" w14:paraId="60D6655D" w14:textId="77777777" w:rsidTr="00CE0580">
        <w:tc>
          <w:tcPr>
            <w:tcW w:w="642" w:type="pct"/>
            <w:tcBorders>
              <w:top w:val="outset" w:sz="6" w:space="0" w:color="7B7B7B"/>
              <w:left w:val="outset" w:sz="6" w:space="0" w:color="7B7B7B"/>
              <w:bottom w:val="single" w:sz="4" w:space="0" w:color="auto"/>
              <w:right w:val="outset" w:sz="6" w:space="0" w:color="7B7B7B"/>
            </w:tcBorders>
            <w:shd w:val="clear" w:color="auto" w:fill="FFFFFF"/>
          </w:tcPr>
          <w:p w14:paraId="50170A13" w14:textId="77777777" w:rsidR="00784CD0" w:rsidRPr="007D274C" w:rsidRDefault="00784CD0" w:rsidP="00CE0580">
            <w:pPr>
              <w:pStyle w:val="NormalWeb"/>
              <w:spacing w:before="0" w:beforeAutospacing="0" w:after="0" w:afterAutospacing="0"/>
              <w:rPr>
                <w:b/>
                <w:color w:val="000000"/>
              </w:rPr>
            </w:pPr>
            <w:r w:rsidRPr="007D274C">
              <w:rPr>
                <w:b/>
                <w:color w:val="000000"/>
              </w:rPr>
              <w:t>4</w:t>
            </w:r>
          </w:p>
        </w:tc>
        <w:tc>
          <w:tcPr>
            <w:tcW w:w="4358" w:type="pct"/>
            <w:tcBorders>
              <w:top w:val="outset" w:sz="6" w:space="0" w:color="7B7B7B"/>
              <w:left w:val="outset" w:sz="6" w:space="0" w:color="7B7B7B"/>
              <w:bottom w:val="single" w:sz="4" w:space="0" w:color="auto"/>
              <w:right w:val="outset" w:sz="6" w:space="0" w:color="7B7B7B"/>
            </w:tcBorders>
            <w:shd w:val="clear" w:color="auto" w:fill="FFFFFF"/>
            <w:tcMar>
              <w:top w:w="30" w:type="dxa"/>
              <w:left w:w="30" w:type="dxa"/>
              <w:bottom w:w="30" w:type="dxa"/>
              <w:right w:w="30" w:type="dxa"/>
            </w:tcMar>
            <w:vAlign w:val="bottom"/>
            <w:hideMark/>
          </w:tcPr>
          <w:p w14:paraId="1EEA53D8" w14:textId="77777777" w:rsidR="00784CD0" w:rsidRPr="007D274C" w:rsidRDefault="00784CD0" w:rsidP="00CE0580">
            <w:pPr>
              <w:pStyle w:val="NormalWeb"/>
              <w:spacing w:before="0" w:beforeAutospacing="0" w:after="0" w:afterAutospacing="0"/>
              <w:rPr>
                <w:color w:val="000000"/>
              </w:rPr>
            </w:pPr>
            <w:r w:rsidRPr="007D274C">
              <w:rPr>
                <w:color w:val="000000"/>
              </w:rPr>
              <w:t>2.5 mL (2x) from one 20 mL multidose vial of casirivimab</w:t>
            </w:r>
          </w:p>
          <w:p w14:paraId="1E9F5040" w14:textId="77777777" w:rsidR="00784CD0" w:rsidRPr="007D274C" w:rsidRDefault="00784CD0" w:rsidP="00CE0580">
            <w:pPr>
              <w:pStyle w:val="NormalWeb"/>
              <w:spacing w:before="0" w:beforeAutospacing="0" w:after="0" w:afterAutospacing="0"/>
              <w:rPr>
                <w:color w:val="000000"/>
              </w:rPr>
            </w:pPr>
            <w:r w:rsidRPr="007D274C">
              <w:rPr>
                <w:color w:val="000000"/>
              </w:rPr>
              <w:t>2.5 mL from two 6 mL single-use vials of imdevimab</w:t>
            </w:r>
          </w:p>
        </w:tc>
      </w:tr>
    </w:tbl>
    <w:p w14:paraId="1BFB90E1" w14:textId="77777777" w:rsidR="00784CD0" w:rsidRPr="00136277" w:rsidRDefault="00784CD0" w:rsidP="00784CD0">
      <w:pPr>
        <w:pStyle w:val="ListParagraph"/>
        <w:numPr>
          <w:ilvl w:val="0"/>
          <w:numId w:val="24"/>
        </w:numPr>
        <w:spacing w:after="0"/>
      </w:pPr>
      <w:r>
        <w:lastRenderedPageBreak/>
        <w:t>SC injections of casirivimab and imdevimab must be administered separately at different sites in the thighs, abdomen or upper arms. Avoid the waistline, 5cm around the navel, and any skin that is tender, damaged, bruised or scarred.</w:t>
      </w:r>
    </w:p>
    <w:p w14:paraId="1CF1D764" w14:textId="77777777" w:rsidR="00784CD0" w:rsidRDefault="00784CD0" w:rsidP="00784CD0"/>
    <w:p w14:paraId="04E0CE08" w14:textId="213CC49E" w:rsidR="00784CD0" w:rsidRPr="00AE5275" w:rsidRDefault="00784CD0" w:rsidP="00803569">
      <w:pPr>
        <w:pStyle w:val="Heading2"/>
        <w:numPr>
          <w:ilvl w:val="0"/>
          <w:numId w:val="0"/>
        </w:numPr>
        <w:ind w:left="113"/>
      </w:pPr>
      <w:r w:rsidRPr="00AE5275">
        <w:t>Accessing Ronapreve</w:t>
      </w:r>
    </w:p>
    <w:p w14:paraId="7B93A7E9" w14:textId="77777777" w:rsidR="00784CD0" w:rsidRDefault="00784CD0" w:rsidP="00784CD0">
      <w:r>
        <w:t xml:space="preserve">District Health Board Pharmacies can order Ronapreve from HealthCare Logistics. Practitioners should access Ronapreve through District Health Board Pharmacies. </w:t>
      </w:r>
    </w:p>
    <w:p w14:paraId="6A9D9A57" w14:textId="77777777" w:rsidR="00784CD0" w:rsidRDefault="00784CD0" w:rsidP="00784CD0"/>
    <w:p w14:paraId="3B36EFD2" w14:textId="6C7E8DB9" w:rsidR="00784CD0" w:rsidRPr="00AE5275" w:rsidRDefault="00784CD0" w:rsidP="00784CD0">
      <w:pPr>
        <w:pStyle w:val="Heading2"/>
      </w:pPr>
      <w:r w:rsidRPr="00AE5275">
        <w:t xml:space="preserve">Potential adverse </w:t>
      </w:r>
      <w:r w:rsidR="00B505E4">
        <w:t>e</w:t>
      </w:r>
      <w:r w:rsidRPr="00AE5275">
        <w:t>ffects</w:t>
      </w:r>
    </w:p>
    <w:p w14:paraId="459B1A90" w14:textId="77777777" w:rsidR="00784CD0" w:rsidRDefault="00784CD0" w:rsidP="00784CD0">
      <w:r>
        <w:t>Hypersensitivity – serious hypersensitivity reactions have been reported including anaphylaxis. Hypersensitivity reactions can occur &gt;24 hours after administration. Anaphylaxis is rare and is usually reported within an hour of administration.</w:t>
      </w:r>
    </w:p>
    <w:p w14:paraId="6A56E6E5" w14:textId="77777777" w:rsidR="00784CD0" w:rsidRDefault="00784CD0" w:rsidP="00784CD0"/>
    <w:p w14:paraId="22E4BE34" w14:textId="77777777" w:rsidR="00784CD0" w:rsidRDefault="00784CD0" w:rsidP="00784CD0">
      <w:r>
        <w:t>If patients develop symptoms or signs of serious hypersensitivity including anaphylaxis, stop the infusion and provide appropriate supportive care.</w:t>
      </w:r>
    </w:p>
    <w:p w14:paraId="3C6190A8" w14:textId="77777777" w:rsidR="00784CD0" w:rsidRDefault="00784CD0" w:rsidP="00784CD0"/>
    <w:p w14:paraId="05F7469D" w14:textId="277EDB29" w:rsidR="00784CD0" w:rsidRDefault="00784CD0" w:rsidP="00784CD0">
      <w:r>
        <w:t xml:space="preserve">Infusion reactions – these can occur during the infusion and up to 24 hours after the infusion. These can </w:t>
      </w:r>
      <w:proofErr w:type="gramStart"/>
      <w:r>
        <w:t>include:</w:t>
      </w:r>
      <w:proofErr w:type="gramEnd"/>
      <w:r>
        <w:t xml:space="preserve"> </w:t>
      </w:r>
      <w:r w:rsidR="007C3ADA">
        <w:t>d</w:t>
      </w:r>
      <w:r>
        <w:t xml:space="preserve">ifficulty breathing, irregular </w:t>
      </w:r>
      <w:proofErr w:type="spellStart"/>
      <w:r>
        <w:t>heart beat</w:t>
      </w:r>
      <w:proofErr w:type="spellEnd"/>
      <w:r>
        <w:t>, fever, throat irritation, bronchospasm, reduced oxygenation, diaphoresis, nausea, hypotension, chest pain or discomfort, dizziness, fatigue, angioedema, hypertension, headache, weakness, syncope, chills, muscle aches, rash/pruritis.</w:t>
      </w:r>
    </w:p>
    <w:p w14:paraId="7A5CB6BE" w14:textId="77777777" w:rsidR="00784CD0" w:rsidRDefault="00784CD0" w:rsidP="00784CD0"/>
    <w:p w14:paraId="51DBA2B0" w14:textId="77777777" w:rsidR="00784CD0" w:rsidRDefault="00784CD0" w:rsidP="00784CD0">
      <w:r>
        <w:t>If patients develop infusion reactions, consider slowing or stopping the infusion as well as providing supportive care.</w:t>
      </w:r>
    </w:p>
    <w:p w14:paraId="71FD29F4" w14:textId="77777777" w:rsidR="00784CD0" w:rsidRDefault="00784CD0" w:rsidP="00784CD0"/>
    <w:p w14:paraId="183F64B0" w14:textId="287FA6BA" w:rsidR="00784CD0" w:rsidRPr="00AE5275" w:rsidRDefault="00784CD0" w:rsidP="00803569">
      <w:pPr>
        <w:pStyle w:val="Heading2"/>
      </w:pPr>
      <w:r w:rsidRPr="00CB5303">
        <w:t>P</w:t>
      </w:r>
      <w:r w:rsidR="00D76570">
        <w:t>o</w:t>
      </w:r>
      <w:r w:rsidR="00D76570" w:rsidRPr="00CB5303">
        <w:t>tential locations of care for administ</w:t>
      </w:r>
      <w:r w:rsidR="00D76570">
        <w:t>r</w:t>
      </w:r>
      <w:r w:rsidR="00D76570" w:rsidRPr="00CB5303">
        <w:t>ation</w:t>
      </w:r>
    </w:p>
    <w:p w14:paraId="38D9923F" w14:textId="77777777" w:rsidR="00784CD0" w:rsidRDefault="00784CD0" w:rsidP="00784CD0">
      <w:r>
        <w:t>Individual District Health Boards will need to work with COVID-19 Co-ordination hubs and Primary Care to develop a strategy for administration of intravenous infusions or subcutaneous injections of COVID-19 medications including Ronapreve. Sites that may be considered for administration of Ronapreve include community sites (such as COVID-19 Hubs or GP practices, rural community hospitals or outreach services), in patients’ homes, or in hospital. Particular consideration needs to be given to ensure timely assessment and access to treatment for at-risk people who live in areas of known low vaccination rates.</w:t>
      </w:r>
    </w:p>
    <w:p w14:paraId="0DCC5E2C" w14:textId="77777777" w:rsidR="00784CD0" w:rsidRDefault="00784CD0" w:rsidP="00784CD0"/>
    <w:p w14:paraId="744564F2" w14:textId="30314004" w:rsidR="00784CD0" w:rsidRDefault="00784CD0" w:rsidP="00784CD0">
      <w:r w:rsidRPr="00D76570">
        <w:rPr>
          <w:rStyle w:val="Heading3Char"/>
          <w:rFonts w:eastAsiaTheme="minorHAnsi"/>
        </w:rPr>
        <w:t>Venues and providers who administer Ronapreve will have:</w:t>
      </w:r>
    </w:p>
    <w:p w14:paraId="253E8323" w14:textId="77777777" w:rsidR="00784CD0" w:rsidRDefault="00784CD0" w:rsidP="00784CD0">
      <w:pPr>
        <w:pStyle w:val="ListParagraph"/>
        <w:numPr>
          <w:ilvl w:val="0"/>
          <w:numId w:val="26"/>
        </w:numPr>
        <w:spacing w:after="0"/>
      </w:pPr>
      <w:r>
        <w:t>Clinical skills to assess COVID-19 severity and eligibility for Ronapreve</w:t>
      </w:r>
    </w:p>
    <w:p w14:paraId="6A39ACDB" w14:textId="77777777" w:rsidR="00784CD0" w:rsidRDefault="00784CD0" w:rsidP="00784CD0">
      <w:pPr>
        <w:pStyle w:val="ListParagraph"/>
        <w:numPr>
          <w:ilvl w:val="0"/>
          <w:numId w:val="26"/>
        </w:numPr>
        <w:spacing w:after="0"/>
      </w:pPr>
      <w:r>
        <w:t>Ability to prescribe Ronapreve</w:t>
      </w:r>
    </w:p>
    <w:p w14:paraId="41A930EA" w14:textId="77777777" w:rsidR="00784CD0" w:rsidRDefault="00784CD0" w:rsidP="00784CD0">
      <w:pPr>
        <w:pStyle w:val="ListParagraph"/>
        <w:numPr>
          <w:ilvl w:val="0"/>
          <w:numId w:val="26"/>
        </w:numPr>
        <w:spacing w:after="0"/>
      </w:pPr>
      <w:r>
        <w:t>Skills and experience in the delivery of intravenous infusions or subcutaneous injections</w:t>
      </w:r>
    </w:p>
    <w:p w14:paraId="12C6554E" w14:textId="77777777" w:rsidR="00784CD0" w:rsidRDefault="00784CD0" w:rsidP="00784CD0">
      <w:pPr>
        <w:pStyle w:val="ListParagraph"/>
        <w:numPr>
          <w:ilvl w:val="0"/>
          <w:numId w:val="26"/>
        </w:numPr>
        <w:spacing w:after="0"/>
      </w:pPr>
      <w:r>
        <w:t>Adequate infection control procedures and infrastructure to provide care to patients with COVID-19 infection</w:t>
      </w:r>
    </w:p>
    <w:p w14:paraId="5DC35213" w14:textId="77777777" w:rsidR="00784CD0" w:rsidRDefault="00784CD0" w:rsidP="00784CD0">
      <w:pPr>
        <w:pStyle w:val="ListParagraph"/>
        <w:numPr>
          <w:ilvl w:val="0"/>
          <w:numId w:val="26"/>
        </w:numPr>
        <w:spacing w:after="0"/>
      </w:pPr>
      <w:r>
        <w:t>Suitable protocols to enable safe travel to and from the venue of administration</w:t>
      </w:r>
    </w:p>
    <w:p w14:paraId="29307A58" w14:textId="77777777" w:rsidR="00784CD0" w:rsidRDefault="00784CD0" w:rsidP="00784CD0">
      <w:pPr>
        <w:pStyle w:val="ListParagraph"/>
        <w:numPr>
          <w:ilvl w:val="0"/>
          <w:numId w:val="26"/>
        </w:numPr>
        <w:spacing w:after="0"/>
      </w:pPr>
      <w:r>
        <w:t>Ability to provide emergent care in the event of a severe adverse drug reaction</w:t>
      </w:r>
    </w:p>
    <w:p w14:paraId="43D25AD5" w14:textId="77777777" w:rsidR="00784CD0" w:rsidRDefault="00784CD0" w:rsidP="00784CD0"/>
    <w:p w14:paraId="54A414D2" w14:textId="6DC0EDB2" w:rsidR="00784CD0" w:rsidRDefault="00784CD0" w:rsidP="00784CD0">
      <w:pPr>
        <w:pStyle w:val="Heading4"/>
      </w:pPr>
      <w:r>
        <w:t>R</w:t>
      </w:r>
      <w:r w:rsidR="00F11BB6">
        <w:t>eferences</w:t>
      </w:r>
    </w:p>
    <w:p w14:paraId="324DFF96" w14:textId="77777777" w:rsidR="005A3291" w:rsidRPr="00414D62" w:rsidRDefault="00784CD0" w:rsidP="005A3291">
      <w:pPr>
        <w:pStyle w:val="EndNoteBibliography"/>
        <w:rPr>
          <w:rFonts w:asciiTheme="minorHAnsi" w:hAnsiTheme="minorHAnsi" w:cstheme="minorHAnsi"/>
        </w:rPr>
      </w:pPr>
      <w:r>
        <w:rPr>
          <w:rFonts w:asciiTheme="minorHAnsi" w:hAnsiTheme="minorHAnsi" w:cstheme="minorHAnsi"/>
        </w:rPr>
        <w:fldChar w:fldCharType="begin"/>
      </w:r>
      <w:r w:rsidRPr="00414D62">
        <w:rPr>
          <w:rFonts w:asciiTheme="minorHAnsi" w:hAnsiTheme="minorHAnsi" w:cstheme="minorHAnsi"/>
        </w:rPr>
        <w:instrText xml:space="preserve"> ADDIN EN.REFLIST </w:instrText>
      </w:r>
      <w:r>
        <w:rPr>
          <w:rFonts w:asciiTheme="minorHAnsi" w:hAnsiTheme="minorHAnsi" w:cstheme="minorHAnsi"/>
        </w:rPr>
        <w:fldChar w:fldCharType="separate"/>
      </w:r>
      <w:r w:rsidR="005A3291" w:rsidRPr="00414D62">
        <w:rPr>
          <w:rFonts w:asciiTheme="minorHAnsi" w:hAnsiTheme="minorHAnsi" w:cstheme="minorHAnsi"/>
        </w:rPr>
        <w:t>1.</w:t>
      </w:r>
      <w:r w:rsidR="005A3291" w:rsidRPr="00414D62">
        <w:rPr>
          <w:rFonts w:asciiTheme="minorHAnsi" w:hAnsiTheme="minorHAnsi" w:cstheme="minorHAnsi"/>
        </w:rPr>
        <w:tab/>
        <w:t>Weinreich DM, Sivapalasingam S, Norton T, Ali S, Gao H, Bhore R, et al. REGEN-COV antibody combination and outcomes in outpatients with Covid-19. N Engl J Med. 2021;385(23):e81.</w:t>
      </w:r>
    </w:p>
    <w:p w14:paraId="3B2CFD81"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2.</w:t>
      </w:r>
      <w:r w:rsidRPr="00414D62">
        <w:rPr>
          <w:rFonts w:asciiTheme="minorHAnsi" w:hAnsiTheme="minorHAnsi" w:cstheme="minorHAnsi"/>
        </w:rPr>
        <w:tab/>
        <w:t>RECOVERY Collaborative Group. Casirivimab and imdevimab in patients admitted to hospital with COVID-19 (RECOVERY): a randomised, controlled, open-label, platform trial. Lancet. 2022;399(10325):665-76.</w:t>
      </w:r>
    </w:p>
    <w:p w14:paraId="3384E48D"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3.</w:t>
      </w:r>
      <w:r w:rsidRPr="00414D62">
        <w:rPr>
          <w:rFonts w:asciiTheme="minorHAnsi" w:hAnsiTheme="minorHAnsi" w:cstheme="minorHAnsi"/>
        </w:rPr>
        <w:tab/>
        <w:t>Ronapreve does not retain neutralising activity against the Omicron variant [press release]. Basel: Roche, 16 Dec 2021 2021.</w:t>
      </w:r>
    </w:p>
    <w:p w14:paraId="2BB67D1C"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4.</w:t>
      </w:r>
      <w:r w:rsidRPr="00414D62">
        <w:rPr>
          <w:rFonts w:asciiTheme="minorHAnsi" w:hAnsiTheme="minorHAnsi" w:cstheme="minorHAnsi"/>
        </w:rPr>
        <w:tab/>
        <w:t>Chen RE, Winkler ES, Case JB, Aziati ID, Bricker TL, Joshi A, et al. In vivo monoclonal antibody efficacy against SARS-CoV-2 variant strains. Nature. 2021;596(7870):103-8.</w:t>
      </w:r>
    </w:p>
    <w:p w14:paraId="6413A5A0"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5.</w:t>
      </w:r>
      <w:r w:rsidRPr="00414D62">
        <w:rPr>
          <w:rFonts w:asciiTheme="minorHAnsi" w:hAnsiTheme="minorHAnsi" w:cstheme="minorHAnsi"/>
        </w:rPr>
        <w:tab/>
        <w:t>Tatham L, Sharp J, Kijak E, Herriott J, Neary M, Box H, et al. Lack of Ronapreve,(REGN-CoV;, casirivimab and imdevimab) virological efficacy against the SARS-CoV-2 Omicron variant (B. 1.1. 529) in K18-hACE2 mice. MedRxiv. 2022.</w:t>
      </w:r>
    </w:p>
    <w:p w14:paraId="3A55D4CB"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6.</w:t>
      </w:r>
      <w:r w:rsidRPr="00414D62">
        <w:rPr>
          <w:rFonts w:asciiTheme="minorHAnsi" w:hAnsiTheme="minorHAnsi" w:cstheme="minorHAnsi"/>
        </w:rPr>
        <w:tab/>
        <w:t>Planas D, Saunders N, Maes P, Guivel-Benhassine F, Planchais C, Buchrieser J, et al. Considerable escape of SARS-CoV-2 Omicron to antibody neutralization. Nature. 2021.</w:t>
      </w:r>
    </w:p>
    <w:p w14:paraId="3AC1EB08"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7.</w:t>
      </w:r>
      <w:r w:rsidRPr="00414D62">
        <w:rPr>
          <w:rFonts w:asciiTheme="minorHAnsi" w:hAnsiTheme="minorHAnsi" w:cstheme="minorHAnsi"/>
        </w:rPr>
        <w:tab/>
        <w:t>New Zealand Ministry of Health. Third primary dose of the Pfizer/BioNTech vaccine policy statement and clinical guidance 2021.</w:t>
      </w:r>
    </w:p>
    <w:p w14:paraId="38E47A5C" w14:textId="0F84CE51"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8.</w:t>
      </w:r>
      <w:r w:rsidRPr="00414D62">
        <w:rPr>
          <w:rFonts w:asciiTheme="minorHAnsi" w:hAnsiTheme="minorHAnsi" w:cstheme="minorHAnsi"/>
        </w:rPr>
        <w:tab/>
        <w:t xml:space="preserve">Roche Products (New Zealand) Limited. New Zealand Data Sheet: Ronapreve (casirivimab and imdevimab) 2021 [updated 21 Dec 2021. Available from: </w:t>
      </w:r>
      <w:hyperlink r:id="rId14" w:history="1">
        <w:r w:rsidRPr="00414D62">
          <w:rPr>
            <w:rStyle w:val="Hyperlink"/>
            <w:rFonts w:asciiTheme="minorHAnsi" w:hAnsiTheme="minorHAnsi" w:cstheme="minorHAnsi"/>
          </w:rPr>
          <w:t>https://www.medsafe.govt.nz/profs/datasheet/r/ronapreveinj.pdf</w:t>
        </w:r>
      </w:hyperlink>
      <w:r w:rsidRPr="00414D62">
        <w:rPr>
          <w:rFonts w:asciiTheme="minorHAnsi" w:hAnsiTheme="minorHAnsi" w:cstheme="minorHAnsi"/>
        </w:rPr>
        <w:t>.</w:t>
      </w:r>
    </w:p>
    <w:p w14:paraId="6A916816"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9.</w:t>
      </w:r>
      <w:r w:rsidRPr="00414D62">
        <w:rPr>
          <w:rFonts w:asciiTheme="minorHAnsi" w:hAnsiTheme="minorHAnsi" w:cstheme="minorHAnsi"/>
        </w:rPr>
        <w:tab/>
        <w:t>Weinreich DM, Sivapalasingam S, Norton T, Ali S, Gao H, Bhore R, et al. REGN-COV2, a Neutralizing Antibody Cocktail, in Outpatients with Covid-19. N Engl J Med. 2021;384(3):238-51.</w:t>
      </w:r>
    </w:p>
    <w:p w14:paraId="57465221" w14:textId="29455669"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10.</w:t>
      </w:r>
      <w:r w:rsidRPr="00414D62">
        <w:rPr>
          <w:rFonts w:asciiTheme="minorHAnsi" w:hAnsiTheme="minorHAnsi" w:cstheme="minorHAnsi"/>
        </w:rPr>
        <w:tab/>
        <w:t xml:space="preserve">NHS Department of Health and Social Care. Casirivimab and imdevimab in the treatment of COVID-19 in hospitalised patients 2021 [17 Feb 2022]. Available from: </w:t>
      </w:r>
      <w:hyperlink r:id="rId15" w:history="1">
        <w:r w:rsidRPr="00414D62">
          <w:rPr>
            <w:rStyle w:val="Hyperlink"/>
            <w:rFonts w:asciiTheme="minorHAnsi" w:hAnsiTheme="minorHAnsi" w:cstheme="minorHAnsi"/>
          </w:rPr>
          <w:t>https://www.cas.mhra.gov.uk/ViewandAcknowledgment/ViewAttachment.aspx?Attachment_id=103851</w:t>
        </w:r>
      </w:hyperlink>
      <w:r w:rsidRPr="00414D62">
        <w:rPr>
          <w:rFonts w:asciiTheme="minorHAnsi" w:hAnsiTheme="minorHAnsi" w:cstheme="minorHAnsi"/>
        </w:rPr>
        <w:t>.</w:t>
      </w:r>
    </w:p>
    <w:p w14:paraId="378AC964" w14:textId="77777777"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11.</w:t>
      </w:r>
      <w:r w:rsidRPr="00414D62">
        <w:rPr>
          <w:rFonts w:asciiTheme="minorHAnsi" w:hAnsiTheme="minorHAnsi" w:cstheme="minorHAnsi"/>
        </w:rPr>
        <w:tab/>
        <w:t xml:space="preserve">World Health Organization. Monoclonal antibodies </w:t>
      </w:r>
    </w:p>
    <w:p w14:paraId="189D1AE1" w14:textId="22463D85" w:rsidR="005A3291" w:rsidRPr="00414D62" w:rsidRDefault="005A3291" w:rsidP="005A3291">
      <w:pPr>
        <w:pStyle w:val="EndNoteBibliography"/>
        <w:rPr>
          <w:rFonts w:asciiTheme="minorHAnsi" w:hAnsiTheme="minorHAnsi" w:cstheme="minorHAnsi"/>
        </w:rPr>
      </w:pPr>
      <w:r w:rsidRPr="00414D62">
        <w:rPr>
          <w:rFonts w:asciiTheme="minorHAnsi" w:hAnsiTheme="minorHAnsi" w:cstheme="minorHAnsi"/>
        </w:rPr>
        <w:t xml:space="preserve">casirivimab and imdevimab for COVID-19: Guidance for healthcare workers Geneva: World Health Organization; 2022 [Available from: </w:t>
      </w:r>
      <w:hyperlink r:id="rId16" w:history="1">
        <w:r w:rsidRPr="00414D62">
          <w:rPr>
            <w:rStyle w:val="Hyperlink"/>
            <w:rFonts w:asciiTheme="minorHAnsi" w:hAnsiTheme="minorHAnsi" w:cstheme="minorHAnsi"/>
          </w:rPr>
          <w:t>https://www.who.int/docs/default-source/coronaviruse/poster_casirivimab-and-imdevimab.pdf</w:t>
        </w:r>
      </w:hyperlink>
      <w:r w:rsidRPr="00414D62">
        <w:rPr>
          <w:rFonts w:asciiTheme="minorHAnsi" w:hAnsiTheme="minorHAnsi" w:cstheme="minorHAnsi"/>
        </w:rPr>
        <w:t>.</w:t>
      </w:r>
    </w:p>
    <w:p w14:paraId="79AE759B" w14:textId="1C9EF155" w:rsidR="00784CD0" w:rsidRDefault="00784CD0" w:rsidP="00784CD0">
      <w:r>
        <w:fldChar w:fldCharType="end"/>
      </w:r>
    </w:p>
    <w:p w14:paraId="4EEC015E" w14:textId="4EFD55AE" w:rsidR="00AD7F0E" w:rsidRDefault="00AD7F0E" w:rsidP="004B63D5">
      <w:pPr>
        <w:pStyle w:val="BodyText"/>
      </w:pPr>
    </w:p>
    <w:p w14:paraId="67CCC894" w14:textId="3637C3D6" w:rsidR="00AD7F0E" w:rsidRDefault="00AD7F0E" w:rsidP="004B63D5">
      <w:pPr>
        <w:pStyle w:val="BodyText"/>
      </w:pPr>
    </w:p>
    <w:p w14:paraId="1460BC11" w14:textId="5E1B8B0D" w:rsidR="00AD7F0E" w:rsidRDefault="00AD7F0E" w:rsidP="004B63D5">
      <w:pPr>
        <w:pStyle w:val="BodyText"/>
      </w:pPr>
    </w:p>
    <w:p w14:paraId="61B2585F" w14:textId="77777777" w:rsidR="00AD7F0E" w:rsidRDefault="00AD7F0E" w:rsidP="004B63D5">
      <w:pPr>
        <w:pStyle w:val="BodyText"/>
      </w:pPr>
    </w:p>
    <w:p w14:paraId="0E40D383" w14:textId="77777777" w:rsidR="004B63D5" w:rsidRPr="004B63D5" w:rsidRDefault="004B63D5" w:rsidP="004B63D5">
      <w:pPr>
        <w:pStyle w:val="BodyText"/>
        <w:rPr>
          <w:b/>
        </w:rPr>
      </w:pPr>
    </w:p>
    <w:p w14:paraId="6A55FE06" w14:textId="77777777" w:rsidR="00071734" w:rsidRPr="00926BF6" w:rsidRDefault="00071734" w:rsidP="00071734">
      <w:pPr>
        <w:pStyle w:val="Default"/>
        <w:rPr>
          <w:b/>
          <w:sz w:val="22"/>
          <w:szCs w:val="22"/>
        </w:rPr>
      </w:pPr>
    </w:p>
    <w:p w14:paraId="334B26F6" w14:textId="2B3F5988" w:rsidR="00071734" w:rsidRPr="00926BF6" w:rsidRDefault="00071734" w:rsidP="00467560">
      <w:pPr>
        <w:spacing w:before="120" w:line="288" w:lineRule="auto"/>
      </w:pPr>
    </w:p>
    <w:sectPr w:rsidR="00071734" w:rsidRPr="00926BF6" w:rsidSect="00876694">
      <w:footerReference w:type="default" r:id="rId17"/>
      <w:headerReference w:type="first" r:id="rId18"/>
      <w:footerReference w:type="first" r:id="rId19"/>
      <w:pgSz w:w="11906" w:h="16838"/>
      <w:pgMar w:top="1134" w:right="1134" w:bottom="851"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F5891" w14:textId="77777777" w:rsidR="00B3360A" w:rsidRDefault="00B3360A" w:rsidP="006F3367">
      <w:pPr>
        <w:spacing w:after="0"/>
      </w:pPr>
      <w:r>
        <w:separator/>
      </w:r>
    </w:p>
  </w:endnote>
  <w:endnote w:type="continuationSeparator" w:id="0">
    <w:p w14:paraId="6D92311D" w14:textId="77777777" w:rsidR="00B3360A" w:rsidRDefault="00B3360A" w:rsidP="006F3367">
      <w:pPr>
        <w:spacing w:after="0"/>
      </w:pPr>
      <w:r>
        <w:continuationSeparator/>
      </w:r>
    </w:p>
  </w:endnote>
  <w:endnote w:type="continuationNotice" w:id="1">
    <w:p w14:paraId="050BFCFC" w14:textId="77777777" w:rsidR="00B3360A" w:rsidRDefault="00B3360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F37A9" w14:textId="77777777" w:rsidR="00467560" w:rsidRDefault="00467560" w:rsidP="00467560">
    <w:pPr>
      <w:pStyle w:val="Footer"/>
      <w:spacing w:after="120"/>
      <w:rPr>
        <w:lang w:val="en-US"/>
      </w:rPr>
    </w:pPr>
  </w:p>
  <w:p w14:paraId="290621F9" w14:textId="77777777" w:rsidR="00876694" w:rsidRDefault="00876694" w:rsidP="00876694">
    <w:pPr>
      <w:pStyle w:val="Footer"/>
      <w:spacing w:after="120"/>
      <w:rPr>
        <w:lang w:val="en-US"/>
      </w:rPr>
    </w:pPr>
    <w:r>
      <w:rPr>
        <w:lang w:val="en-US"/>
      </w:rPr>
      <w:t xml:space="preserve">Therapeutics TAG: Practical guidance on the use of Ronapreve (casirivimab/imdevimab)           </w:t>
    </w:r>
  </w:p>
  <w:p w14:paraId="30270BB0" w14:textId="4875FE3E" w:rsidR="00467560" w:rsidRDefault="00EB6D0D" w:rsidP="00876694">
    <w:pPr>
      <w:pStyle w:val="Footer"/>
      <w:spacing w:after="120"/>
    </w:pPr>
    <w:r>
      <w:rPr>
        <w:lang w:val="en-US"/>
      </w:rPr>
      <w:t>February</w:t>
    </w:r>
    <w:r w:rsidR="00876694">
      <w:rPr>
        <w:lang w:val="en-US"/>
      </w:rPr>
      <w:t xml:space="preserve"> 2022</w:t>
    </w:r>
    <w:r w:rsidR="00467560">
      <w:rPr>
        <w:lang w:val="en-US"/>
      </w:rPr>
      <w:tab/>
    </w:r>
    <w:sdt>
      <w:sdtPr>
        <w:id w:val="-86155225"/>
        <w:docPartObj>
          <w:docPartGallery w:val="Page Numbers (Bottom of Page)"/>
          <w:docPartUnique/>
        </w:docPartObj>
      </w:sdtPr>
      <w:sdtEndPr>
        <w:rPr>
          <w:noProof/>
        </w:rPr>
      </w:sdtEndPr>
      <w:sdtContent>
        <w:r w:rsidR="00467560">
          <w:rPr>
            <w:b/>
            <w:bCs/>
          </w:rPr>
          <w:fldChar w:fldCharType="begin"/>
        </w:r>
        <w:r w:rsidR="00467560">
          <w:rPr>
            <w:b/>
            <w:bCs/>
          </w:rPr>
          <w:instrText xml:space="preserve"> PAGE  \* Arabic  \* MERGEFORMAT </w:instrText>
        </w:r>
        <w:r w:rsidR="00467560">
          <w:rPr>
            <w:b/>
            <w:bCs/>
          </w:rPr>
          <w:fldChar w:fldCharType="separate"/>
        </w:r>
        <w:r w:rsidR="005A3291">
          <w:rPr>
            <w:b/>
            <w:bCs/>
            <w:noProof/>
          </w:rPr>
          <w:t>6</w:t>
        </w:r>
        <w:r w:rsidR="00467560">
          <w:rPr>
            <w:b/>
            <w:bCs/>
          </w:rPr>
          <w:fldChar w:fldCharType="end"/>
        </w:r>
        <w:r w:rsidR="00467560">
          <w:t xml:space="preserve"> of </w:t>
        </w:r>
        <w:r w:rsidR="00467560">
          <w:rPr>
            <w:b/>
            <w:bCs/>
          </w:rPr>
          <w:fldChar w:fldCharType="begin"/>
        </w:r>
        <w:r w:rsidR="00467560">
          <w:rPr>
            <w:b/>
            <w:bCs/>
          </w:rPr>
          <w:instrText xml:space="preserve"> NUMPAGES  \* Arabic  \* MERGEFORMAT </w:instrText>
        </w:r>
        <w:r w:rsidR="00467560">
          <w:rPr>
            <w:b/>
            <w:bCs/>
          </w:rPr>
          <w:fldChar w:fldCharType="separate"/>
        </w:r>
        <w:r w:rsidR="005A3291">
          <w:rPr>
            <w:b/>
            <w:bCs/>
            <w:noProof/>
          </w:rPr>
          <w:t>8</w:t>
        </w:r>
        <w:r w:rsidR="00467560">
          <w:rPr>
            <w:b/>
            <w:bCs/>
          </w:rPr>
          <w:fldChar w:fldCharType="end"/>
        </w:r>
      </w:sdtContent>
    </w:sdt>
  </w:p>
  <w:p w14:paraId="6CB7C59A" w14:textId="7A25ABDA" w:rsidR="008A79C9" w:rsidRDefault="008A79C9" w:rsidP="004675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A7D9F" w14:textId="77777777" w:rsidR="00467560" w:rsidRDefault="00467560" w:rsidP="00467560">
    <w:pPr>
      <w:pStyle w:val="Footer"/>
      <w:spacing w:after="120"/>
      <w:rPr>
        <w:lang w:val="en-US"/>
      </w:rPr>
    </w:pPr>
  </w:p>
  <w:p w14:paraId="53B55760" w14:textId="77777777" w:rsidR="00F76365" w:rsidRDefault="00071734" w:rsidP="00467560">
    <w:pPr>
      <w:pStyle w:val="Footer"/>
      <w:spacing w:after="120"/>
      <w:rPr>
        <w:lang w:val="en-US"/>
      </w:rPr>
    </w:pPr>
    <w:r>
      <w:rPr>
        <w:lang w:val="en-US"/>
      </w:rPr>
      <w:t xml:space="preserve">Therapeutics TAG: </w:t>
    </w:r>
    <w:r w:rsidR="00E41900">
      <w:rPr>
        <w:lang w:val="en-US"/>
      </w:rPr>
      <w:t>Practical</w:t>
    </w:r>
    <w:r w:rsidR="003502CF">
      <w:rPr>
        <w:lang w:val="en-US"/>
      </w:rPr>
      <w:t xml:space="preserve"> guidance on the use of Ronapreve</w:t>
    </w:r>
    <w:r w:rsidR="00062720">
      <w:rPr>
        <w:lang w:val="en-US"/>
      </w:rPr>
      <w:t xml:space="preserve"> </w:t>
    </w:r>
    <w:r w:rsidR="003502CF">
      <w:rPr>
        <w:lang w:val="en-US"/>
      </w:rPr>
      <w:t>(</w:t>
    </w:r>
    <w:r w:rsidR="00062720">
      <w:rPr>
        <w:lang w:val="en-US"/>
      </w:rPr>
      <w:t>casirivimab/imdevimab</w:t>
    </w:r>
    <w:r w:rsidR="003502CF">
      <w:rPr>
        <w:lang w:val="en-US"/>
      </w:rPr>
      <w:t>)</w:t>
    </w:r>
    <w:r w:rsidR="006F5082">
      <w:rPr>
        <w:lang w:val="en-US"/>
      </w:rPr>
      <w:t xml:space="preserve">           </w:t>
    </w:r>
  </w:p>
  <w:p w14:paraId="38F474B6" w14:textId="77B41C79" w:rsidR="00467560" w:rsidRDefault="00BF6FC4" w:rsidP="00467560">
    <w:pPr>
      <w:pStyle w:val="Footer"/>
      <w:spacing w:after="120"/>
    </w:pPr>
    <w:r>
      <w:rPr>
        <w:lang w:val="en-US"/>
      </w:rPr>
      <w:t>1</w:t>
    </w:r>
    <w:r w:rsidR="00F76365">
      <w:rPr>
        <w:lang w:val="en-US"/>
      </w:rPr>
      <w:t>5</w:t>
    </w:r>
    <w:r>
      <w:rPr>
        <w:lang w:val="en-US"/>
      </w:rPr>
      <w:t xml:space="preserve"> January 2022</w:t>
    </w:r>
    <w:r w:rsidR="00467560">
      <w:rPr>
        <w:lang w:val="en-US"/>
      </w:rPr>
      <w:tab/>
    </w:r>
    <w:sdt>
      <w:sdtPr>
        <w:id w:val="1142628754"/>
        <w:docPartObj>
          <w:docPartGallery w:val="Page Numbers (Bottom of Page)"/>
          <w:docPartUnique/>
        </w:docPartObj>
      </w:sdtPr>
      <w:sdtEndPr>
        <w:rPr>
          <w:noProof/>
        </w:rPr>
      </w:sdtEndPr>
      <w:sdtContent>
        <w:r w:rsidR="00467560">
          <w:rPr>
            <w:b/>
            <w:bCs/>
          </w:rPr>
          <w:fldChar w:fldCharType="begin"/>
        </w:r>
        <w:r w:rsidR="00467560">
          <w:rPr>
            <w:b/>
            <w:bCs/>
          </w:rPr>
          <w:instrText xml:space="preserve"> PAGE  \* Arabic  \* MERGEFORMAT </w:instrText>
        </w:r>
        <w:r w:rsidR="00467560">
          <w:rPr>
            <w:b/>
            <w:bCs/>
          </w:rPr>
          <w:fldChar w:fldCharType="separate"/>
        </w:r>
        <w:r w:rsidR="00467560">
          <w:rPr>
            <w:b/>
            <w:bCs/>
          </w:rPr>
          <w:t>1</w:t>
        </w:r>
        <w:r w:rsidR="00467560">
          <w:rPr>
            <w:b/>
            <w:bCs/>
          </w:rPr>
          <w:fldChar w:fldCharType="end"/>
        </w:r>
        <w:r w:rsidR="00467560">
          <w:t xml:space="preserve"> of </w:t>
        </w:r>
        <w:r w:rsidR="00467560">
          <w:rPr>
            <w:b/>
            <w:bCs/>
          </w:rPr>
          <w:fldChar w:fldCharType="begin"/>
        </w:r>
        <w:r w:rsidR="00467560">
          <w:rPr>
            <w:b/>
            <w:bCs/>
          </w:rPr>
          <w:instrText xml:space="preserve"> NUMPAGES  \* Arabic  \* MERGEFORMAT </w:instrText>
        </w:r>
        <w:r w:rsidR="00467560">
          <w:rPr>
            <w:b/>
            <w:bCs/>
          </w:rPr>
          <w:fldChar w:fldCharType="separate"/>
        </w:r>
        <w:r w:rsidR="00467560">
          <w:rPr>
            <w:b/>
            <w:bCs/>
          </w:rPr>
          <w:t>5</w:t>
        </w:r>
        <w:r w:rsidR="00467560">
          <w:rPr>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73D0A4" w14:textId="77777777" w:rsidR="00B3360A" w:rsidRDefault="00B3360A" w:rsidP="006F3367">
      <w:pPr>
        <w:spacing w:after="0"/>
      </w:pPr>
      <w:r>
        <w:separator/>
      </w:r>
    </w:p>
  </w:footnote>
  <w:footnote w:type="continuationSeparator" w:id="0">
    <w:p w14:paraId="530AD962" w14:textId="77777777" w:rsidR="00B3360A" w:rsidRDefault="00B3360A" w:rsidP="006F3367">
      <w:pPr>
        <w:spacing w:after="0"/>
      </w:pPr>
      <w:r>
        <w:continuationSeparator/>
      </w:r>
    </w:p>
  </w:footnote>
  <w:footnote w:type="continuationNotice" w:id="1">
    <w:p w14:paraId="26FFE8CB" w14:textId="77777777" w:rsidR="00B3360A" w:rsidRDefault="00B3360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86443" w14:textId="4B031D07" w:rsidR="00524D9D" w:rsidRDefault="00524D9D">
    <w:pPr>
      <w:pStyle w:val="Header"/>
      <w:rPr>
        <w:noProof/>
      </w:rPr>
    </w:pPr>
  </w:p>
  <w:p w14:paraId="34803538" w14:textId="026CD692" w:rsidR="00933056" w:rsidRDefault="009330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724DA"/>
    <w:multiLevelType w:val="hybridMultilevel"/>
    <w:tmpl w:val="044C4B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E673689"/>
    <w:multiLevelType w:val="hybridMultilevel"/>
    <w:tmpl w:val="B50411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0786CCE"/>
    <w:multiLevelType w:val="hybridMultilevel"/>
    <w:tmpl w:val="D45EA5CE"/>
    <w:lvl w:ilvl="0" w:tplc="743E050A">
      <w:start w:val="1"/>
      <w:numFmt w:val="bullet"/>
      <w:lvlText w:val="·"/>
      <w:lvlJc w:val="left"/>
      <w:pPr>
        <w:ind w:left="720" w:hanging="360"/>
      </w:pPr>
      <w:rPr>
        <w:rFonts w:ascii="Symbol" w:hAnsi="Symbol" w:hint="default"/>
      </w:rPr>
    </w:lvl>
    <w:lvl w:ilvl="1" w:tplc="993AC42C">
      <w:start w:val="1"/>
      <w:numFmt w:val="bullet"/>
      <w:lvlText w:val="o"/>
      <w:lvlJc w:val="left"/>
      <w:pPr>
        <w:ind w:left="1440" w:hanging="360"/>
      </w:pPr>
      <w:rPr>
        <w:rFonts w:ascii="&quot;Courier New&quot;" w:hAnsi="&quot;Courier New&quot;" w:hint="default"/>
      </w:rPr>
    </w:lvl>
    <w:lvl w:ilvl="2" w:tplc="7058388E">
      <w:start w:val="1"/>
      <w:numFmt w:val="bullet"/>
      <w:lvlText w:val=""/>
      <w:lvlJc w:val="left"/>
      <w:pPr>
        <w:ind w:left="2160" w:hanging="360"/>
      </w:pPr>
      <w:rPr>
        <w:rFonts w:ascii="Wingdings" w:hAnsi="Wingdings" w:hint="default"/>
      </w:rPr>
    </w:lvl>
    <w:lvl w:ilvl="3" w:tplc="2B3C2128">
      <w:start w:val="1"/>
      <w:numFmt w:val="bullet"/>
      <w:lvlText w:val=""/>
      <w:lvlJc w:val="left"/>
      <w:pPr>
        <w:ind w:left="2880" w:hanging="360"/>
      </w:pPr>
      <w:rPr>
        <w:rFonts w:ascii="Symbol" w:hAnsi="Symbol" w:hint="default"/>
      </w:rPr>
    </w:lvl>
    <w:lvl w:ilvl="4" w:tplc="4142E46E">
      <w:start w:val="1"/>
      <w:numFmt w:val="bullet"/>
      <w:lvlText w:val="o"/>
      <w:lvlJc w:val="left"/>
      <w:pPr>
        <w:ind w:left="3600" w:hanging="360"/>
      </w:pPr>
      <w:rPr>
        <w:rFonts w:ascii="Courier New" w:hAnsi="Courier New" w:hint="default"/>
      </w:rPr>
    </w:lvl>
    <w:lvl w:ilvl="5" w:tplc="EDC65B14">
      <w:start w:val="1"/>
      <w:numFmt w:val="bullet"/>
      <w:lvlText w:val=""/>
      <w:lvlJc w:val="left"/>
      <w:pPr>
        <w:ind w:left="4320" w:hanging="360"/>
      </w:pPr>
      <w:rPr>
        <w:rFonts w:ascii="Wingdings" w:hAnsi="Wingdings" w:hint="default"/>
      </w:rPr>
    </w:lvl>
    <w:lvl w:ilvl="6" w:tplc="605873E4">
      <w:start w:val="1"/>
      <w:numFmt w:val="bullet"/>
      <w:lvlText w:val=""/>
      <w:lvlJc w:val="left"/>
      <w:pPr>
        <w:ind w:left="5040" w:hanging="360"/>
      </w:pPr>
      <w:rPr>
        <w:rFonts w:ascii="Symbol" w:hAnsi="Symbol" w:hint="default"/>
      </w:rPr>
    </w:lvl>
    <w:lvl w:ilvl="7" w:tplc="8B1C1106">
      <w:start w:val="1"/>
      <w:numFmt w:val="bullet"/>
      <w:lvlText w:val="o"/>
      <w:lvlJc w:val="left"/>
      <w:pPr>
        <w:ind w:left="5760" w:hanging="360"/>
      </w:pPr>
      <w:rPr>
        <w:rFonts w:ascii="Courier New" w:hAnsi="Courier New" w:hint="default"/>
      </w:rPr>
    </w:lvl>
    <w:lvl w:ilvl="8" w:tplc="68F87934">
      <w:start w:val="1"/>
      <w:numFmt w:val="bullet"/>
      <w:lvlText w:val=""/>
      <w:lvlJc w:val="left"/>
      <w:pPr>
        <w:ind w:left="6480" w:hanging="360"/>
      </w:pPr>
      <w:rPr>
        <w:rFonts w:ascii="Wingdings" w:hAnsi="Wingdings" w:hint="default"/>
      </w:rPr>
    </w:lvl>
  </w:abstractNum>
  <w:abstractNum w:abstractNumId="3" w15:restartNumberingAfterBreak="0">
    <w:nsid w:val="19086D6D"/>
    <w:multiLevelType w:val="hybridMultilevel"/>
    <w:tmpl w:val="337EC6A0"/>
    <w:lvl w:ilvl="0" w:tplc="23A83344">
      <w:numFmt w:val="bullet"/>
      <w:lvlText w:val="-"/>
      <w:lvlJc w:val="left"/>
      <w:pPr>
        <w:ind w:left="408" w:hanging="360"/>
      </w:pPr>
      <w:rPr>
        <w:rFonts w:ascii="Calibri" w:eastAsiaTheme="minorHAnsi" w:hAnsi="Calibri" w:cs="Calibri" w:hint="default"/>
      </w:rPr>
    </w:lvl>
    <w:lvl w:ilvl="1" w:tplc="14090003" w:tentative="1">
      <w:start w:val="1"/>
      <w:numFmt w:val="bullet"/>
      <w:lvlText w:val="o"/>
      <w:lvlJc w:val="left"/>
      <w:pPr>
        <w:ind w:left="1128" w:hanging="360"/>
      </w:pPr>
      <w:rPr>
        <w:rFonts w:ascii="Courier New" w:hAnsi="Courier New" w:cs="Courier New" w:hint="default"/>
      </w:rPr>
    </w:lvl>
    <w:lvl w:ilvl="2" w:tplc="14090005" w:tentative="1">
      <w:start w:val="1"/>
      <w:numFmt w:val="bullet"/>
      <w:lvlText w:val=""/>
      <w:lvlJc w:val="left"/>
      <w:pPr>
        <w:ind w:left="1848" w:hanging="360"/>
      </w:pPr>
      <w:rPr>
        <w:rFonts w:ascii="Wingdings" w:hAnsi="Wingdings" w:hint="default"/>
      </w:rPr>
    </w:lvl>
    <w:lvl w:ilvl="3" w:tplc="14090001" w:tentative="1">
      <w:start w:val="1"/>
      <w:numFmt w:val="bullet"/>
      <w:lvlText w:val=""/>
      <w:lvlJc w:val="left"/>
      <w:pPr>
        <w:ind w:left="2568" w:hanging="360"/>
      </w:pPr>
      <w:rPr>
        <w:rFonts w:ascii="Symbol" w:hAnsi="Symbol" w:hint="default"/>
      </w:rPr>
    </w:lvl>
    <w:lvl w:ilvl="4" w:tplc="14090003" w:tentative="1">
      <w:start w:val="1"/>
      <w:numFmt w:val="bullet"/>
      <w:lvlText w:val="o"/>
      <w:lvlJc w:val="left"/>
      <w:pPr>
        <w:ind w:left="3288" w:hanging="360"/>
      </w:pPr>
      <w:rPr>
        <w:rFonts w:ascii="Courier New" w:hAnsi="Courier New" w:cs="Courier New" w:hint="default"/>
      </w:rPr>
    </w:lvl>
    <w:lvl w:ilvl="5" w:tplc="14090005" w:tentative="1">
      <w:start w:val="1"/>
      <w:numFmt w:val="bullet"/>
      <w:lvlText w:val=""/>
      <w:lvlJc w:val="left"/>
      <w:pPr>
        <w:ind w:left="4008" w:hanging="360"/>
      </w:pPr>
      <w:rPr>
        <w:rFonts w:ascii="Wingdings" w:hAnsi="Wingdings" w:hint="default"/>
      </w:rPr>
    </w:lvl>
    <w:lvl w:ilvl="6" w:tplc="14090001" w:tentative="1">
      <w:start w:val="1"/>
      <w:numFmt w:val="bullet"/>
      <w:lvlText w:val=""/>
      <w:lvlJc w:val="left"/>
      <w:pPr>
        <w:ind w:left="4728" w:hanging="360"/>
      </w:pPr>
      <w:rPr>
        <w:rFonts w:ascii="Symbol" w:hAnsi="Symbol" w:hint="default"/>
      </w:rPr>
    </w:lvl>
    <w:lvl w:ilvl="7" w:tplc="14090003" w:tentative="1">
      <w:start w:val="1"/>
      <w:numFmt w:val="bullet"/>
      <w:lvlText w:val="o"/>
      <w:lvlJc w:val="left"/>
      <w:pPr>
        <w:ind w:left="5448" w:hanging="360"/>
      </w:pPr>
      <w:rPr>
        <w:rFonts w:ascii="Courier New" w:hAnsi="Courier New" w:cs="Courier New" w:hint="default"/>
      </w:rPr>
    </w:lvl>
    <w:lvl w:ilvl="8" w:tplc="14090005" w:tentative="1">
      <w:start w:val="1"/>
      <w:numFmt w:val="bullet"/>
      <w:lvlText w:val=""/>
      <w:lvlJc w:val="left"/>
      <w:pPr>
        <w:ind w:left="6168" w:hanging="360"/>
      </w:pPr>
      <w:rPr>
        <w:rFonts w:ascii="Wingdings" w:hAnsi="Wingdings" w:hint="default"/>
      </w:rPr>
    </w:lvl>
  </w:abstractNum>
  <w:abstractNum w:abstractNumId="4" w15:restartNumberingAfterBreak="0">
    <w:nsid w:val="19C41C1D"/>
    <w:multiLevelType w:val="hybridMultilevel"/>
    <w:tmpl w:val="7C3EE2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1741746"/>
    <w:multiLevelType w:val="hybridMultilevel"/>
    <w:tmpl w:val="0A70E6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2A25110"/>
    <w:multiLevelType w:val="multilevel"/>
    <w:tmpl w:val="4B1492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BA770D"/>
    <w:multiLevelType w:val="hybridMultilevel"/>
    <w:tmpl w:val="1218661E"/>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2E3019AA"/>
    <w:multiLevelType w:val="hybridMultilevel"/>
    <w:tmpl w:val="28582612"/>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01A1D33"/>
    <w:multiLevelType w:val="multilevel"/>
    <w:tmpl w:val="20B2CC70"/>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3D93658F"/>
    <w:multiLevelType w:val="hybridMultilevel"/>
    <w:tmpl w:val="74820F2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418F5E85"/>
    <w:multiLevelType w:val="multilevel"/>
    <w:tmpl w:val="D7020F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F523B49"/>
    <w:multiLevelType w:val="hybridMultilevel"/>
    <w:tmpl w:val="8DEAD4C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4434F26"/>
    <w:multiLevelType w:val="multilevel"/>
    <w:tmpl w:val="5720C6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EE1F87"/>
    <w:multiLevelType w:val="hybridMultilevel"/>
    <w:tmpl w:val="577A55F0"/>
    <w:lvl w:ilvl="0" w:tplc="08090001">
      <w:start w:val="1"/>
      <w:numFmt w:val="bullet"/>
      <w:lvlText w:val=""/>
      <w:lvlJc w:val="left"/>
      <w:pPr>
        <w:ind w:left="720" w:hanging="360"/>
      </w:pPr>
      <w:rPr>
        <w:rFonts w:ascii="Symbol" w:hAnsi="Symbol" w:hint="default"/>
      </w:rPr>
    </w:lvl>
    <w:lvl w:ilvl="1" w:tplc="64CC4AC8">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6234C9"/>
    <w:multiLevelType w:val="hybridMultilevel"/>
    <w:tmpl w:val="2F728E80"/>
    <w:lvl w:ilvl="0" w:tplc="B51EB9B0">
      <w:start w:val="4"/>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CBE2EE2"/>
    <w:multiLevelType w:val="hybridMultilevel"/>
    <w:tmpl w:val="8C82CE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EA52A96"/>
    <w:multiLevelType w:val="multilevel"/>
    <w:tmpl w:val="E4FEA0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AF7603"/>
    <w:multiLevelType w:val="hybridMultilevel"/>
    <w:tmpl w:val="6B1C97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54C6DA5"/>
    <w:multiLevelType w:val="hybridMultilevel"/>
    <w:tmpl w:val="344A59DA"/>
    <w:lvl w:ilvl="0" w:tplc="A4FE22C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66C55B25"/>
    <w:multiLevelType w:val="hybridMultilevel"/>
    <w:tmpl w:val="0B5E6FC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8C7EB8"/>
    <w:multiLevelType w:val="hybridMultilevel"/>
    <w:tmpl w:val="6E948F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F002E17"/>
    <w:multiLevelType w:val="hybridMultilevel"/>
    <w:tmpl w:val="E098ED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70C17B65"/>
    <w:multiLevelType w:val="hybridMultilevel"/>
    <w:tmpl w:val="491ABE9E"/>
    <w:lvl w:ilvl="0" w:tplc="E3B06234">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108112C"/>
    <w:multiLevelType w:val="hybridMultilevel"/>
    <w:tmpl w:val="E6E43CBA"/>
    <w:lvl w:ilvl="0" w:tplc="D7A210D4">
      <w:numFmt w:val="bullet"/>
      <w:lvlText w:val="-"/>
      <w:lvlJc w:val="left"/>
      <w:pPr>
        <w:ind w:left="720" w:hanging="360"/>
      </w:pPr>
      <w:rPr>
        <w:rFonts w:ascii="Tahoma" w:eastAsiaTheme="minorHAnsi" w:hAnsi="Tahoma" w:cs="Tahoma"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78494A0C"/>
    <w:multiLevelType w:val="multilevel"/>
    <w:tmpl w:val="C6288F34"/>
    <w:styleLink w:val="MSIHeadingsList"/>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21"/>
  </w:num>
  <w:num w:numId="2">
    <w:abstractNumId w:val="24"/>
  </w:num>
  <w:num w:numId="3">
    <w:abstractNumId w:val="0"/>
  </w:num>
  <w:num w:numId="4">
    <w:abstractNumId w:val="16"/>
  </w:num>
  <w:num w:numId="5">
    <w:abstractNumId w:val="25"/>
  </w:num>
  <w:num w:numId="6">
    <w:abstractNumId w:val="22"/>
  </w:num>
  <w:num w:numId="7">
    <w:abstractNumId w:val="3"/>
  </w:num>
  <w:num w:numId="8">
    <w:abstractNumId w:val="23"/>
  </w:num>
  <w:num w:numId="9">
    <w:abstractNumId w:val="7"/>
  </w:num>
  <w:num w:numId="10">
    <w:abstractNumId w:val="18"/>
  </w:num>
  <w:num w:numId="11">
    <w:abstractNumId w:val="5"/>
  </w:num>
  <w:num w:numId="12">
    <w:abstractNumId w:val="1"/>
  </w:num>
  <w:num w:numId="13">
    <w:abstractNumId w:val="2"/>
  </w:num>
  <w:num w:numId="14">
    <w:abstractNumId w:val="15"/>
  </w:num>
  <w:num w:numId="15">
    <w:abstractNumId w:val="14"/>
  </w:num>
  <w:num w:numId="16">
    <w:abstractNumId w:val="20"/>
  </w:num>
  <w:num w:numId="17">
    <w:abstractNumId w:val="4"/>
  </w:num>
  <w:num w:numId="18">
    <w:abstractNumId w:val="11"/>
  </w:num>
  <w:num w:numId="19">
    <w:abstractNumId w:val="17"/>
  </w:num>
  <w:num w:numId="20">
    <w:abstractNumId w:val="13"/>
  </w:num>
  <w:num w:numId="21">
    <w:abstractNumId w:val="6"/>
  </w:num>
  <w:num w:numId="22">
    <w:abstractNumId w:val="8"/>
  </w:num>
  <w:num w:numId="23">
    <w:abstractNumId w:val="10"/>
  </w:num>
  <w:num w:numId="24">
    <w:abstractNumId w:val="12"/>
  </w:num>
  <w:num w:numId="25">
    <w:abstractNumId w:val="19"/>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ocumentProtection w:formatting="1"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w5rvs9mzarr6e2zdmxrad6drxxw92e9vwp&quot;&gt;Respiratory-Saved&lt;record-ids&gt;&lt;item&gt;303&lt;/item&gt;&lt;item&gt;304&lt;/item&gt;&lt;item&gt;313&lt;/item&gt;&lt;item&gt;315&lt;/item&gt;&lt;item&gt;316&lt;/item&gt;&lt;item&gt;317&lt;/item&gt;&lt;item&gt;319&lt;/item&gt;&lt;item&gt;320&lt;/item&gt;&lt;item&gt;321&lt;/item&gt;&lt;item&gt;322&lt;/item&gt;&lt;item&gt;323&lt;/item&gt;&lt;/record-ids&gt;&lt;/item&gt;&lt;/Libraries&gt;"/>
  </w:docVars>
  <w:rsids>
    <w:rsidRoot w:val="006F3367"/>
    <w:rsid w:val="00004245"/>
    <w:rsid w:val="00022006"/>
    <w:rsid w:val="0002748D"/>
    <w:rsid w:val="00033EF8"/>
    <w:rsid w:val="000362EA"/>
    <w:rsid w:val="000513FA"/>
    <w:rsid w:val="000522EB"/>
    <w:rsid w:val="000555C0"/>
    <w:rsid w:val="00062720"/>
    <w:rsid w:val="00071734"/>
    <w:rsid w:val="00085315"/>
    <w:rsid w:val="000A6EA2"/>
    <w:rsid w:val="000B76AB"/>
    <w:rsid w:val="000F43E0"/>
    <w:rsid w:val="000F4B57"/>
    <w:rsid w:val="001154B4"/>
    <w:rsid w:val="001259A6"/>
    <w:rsid w:val="00135FF0"/>
    <w:rsid w:val="001560BF"/>
    <w:rsid w:val="00172782"/>
    <w:rsid w:val="00173D4F"/>
    <w:rsid w:val="00182814"/>
    <w:rsid w:val="001900D8"/>
    <w:rsid w:val="00194CA2"/>
    <w:rsid w:val="001C255E"/>
    <w:rsid w:val="001D719F"/>
    <w:rsid w:val="001E0A09"/>
    <w:rsid w:val="001E223E"/>
    <w:rsid w:val="002107C3"/>
    <w:rsid w:val="002113B4"/>
    <w:rsid w:val="00214CE0"/>
    <w:rsid w:val="00221168"/>
    <w:rsid w:val="00222301"/>
    <w:rsid w:val="00245DBA"/>
    <w:rsid w:val="002528DC"/>
    <w:rsid w:val="00283FFB"/>
    <w:rsid w:val="002B5F0D"/>
    <w:rsid w:val="002D0FBC"/>
    <w:rsid w:val="002E1A55"/>
    <w:rsid w:val="002E3CAE"/>
    <w:rsid w:val="002E3D55"/>
    <w:rsid w:val="002E4D7D"/>
    <w:rsid w:val="002F497D"/>
    <w:rsid w:val="002F6ABE"/>
    <w:rsid w:val="0030467E"/>
    <w:rsid w:val="00307E17"/>
    <w:rsid w:val="00314904"/>
    <w:rsid w:val="00322E24"/>
    <w:rsid w:val="003502CF"/>
    <w:rsid w:val="00357E4C"/>
    <w:rsid w:val="003615C7"/>
    <w:rsid w:val="00363E27"/>
    <w:rsid w:val="00366A2A"/>
    <w:rsid w:val="00381B47"/>
    <w:rsid w:val="00387286"/>
    <w:rsid w:val="003A648D"/>
    <w:rsid w:val="003B0D12"/>
    <w:rsid w:val="003B151B"/>
    <w:rsid w:val="003B4C8C"/>
    <w:rsid w:val="003B5666"/>
    <w:rsid w:val="003C06AF"/>
    <w:rsid w:val="003C1F2B"/>
    <w:rsid w:val="003C4A6F"/>
    <w:rsid w:val="003C66F6"/>
    <w:rsid w:val="003D06BB"/>
    <w:rsid w:val="003D290B"/>
    <w:rsid w:val="0041373C"/>
    <w:rsid w:val="00414D62"/>
    <w:rsid w:val="004415FC"/>
    <w:rsid w:val="00442781"/>
    <w:rsid w:val="004429CE"/>
    <w:rsid w:val="00446DED"/>
    <w:rsid w:val="004534A6"/>
    <w:rsid w:val="00455A74"/>
    <w:rsid w:val="00467560"/>
    <w:rsid w:val="00471D67"/>
    <w:rsid w:val="00495B8A"/>
    <w:rsid w:val="00496DEE"/>
    <w:rsid w:val="004A37C5"/>
    <w:rsid w:val="004A567F"/>
    <w:rsid w:val="004B55A0"/>
    <w:rsid w:val="004B63D5"/>
    <w:rsid w:val="004C2D53"/>
    <w:rsid w:val="004E0A73"/>
    <w:rsid w:val="004E3CA8"/>
    <w:rsid w:val="004E6F3E"/>
    <w:rsid w:val="004F16FF"/>
    <w:rsid w:val="00501886"/>
    <w:rsid w:val="00511A98"/>
    <w:rsid w:val="0051776A"/>
    <w:rsid w:val="0052340E"/>
    <w:rsid w:val="00524D9D"/>
    <w:rsid w:val="00533097"/>
    <w:rsid w:val="00535B1B"/>
    <w:rsid w:val="00543253"/>
    <w:rsid w:val="005449B4"/>
    <w:rsid w:val="00550005"/>
    <w:rsid w:val="00555EF7"/>
    <w:rsid w:val="00576AEB"/>
    <w:rsid w:val="00576DD3"/>
    <w:rsid w:val="00583D28"/>
    <w:rsid w:val="00595512"/>
    <w:rsid w:val="005A3291"/>
    <w:rsid w:val="005B1BE5"/>
    <w:rsid w:val="005C71C7"/>
    <w:rsid w:val="005D30E9"/>
    <w:rsid w:val="005E7E3C"/>
    <w:rsid w:val="006028B1"/>
    <w:rsid w:val="00630062"/>
    <w:rsid w:val="00637D81"/>
    <w:rsid w:val="006467E2"/>
    <w:rsid w:val="006617A6"/>
    <w:rsid w:val="00674D15"/>
    <w:rsid w:val="00687060"/>
    <w:rsid w:val="00690F81"/>
    <w:rsid w:val="00697B39"/>
    <w:rsid w:val="00697F5F"/>
    <w:rsid w:val="006A0977"/>
    <w:rsid w:val="006A25F3"/>
    <w:rsid w:val="006A6EE8"/>
    <w:rsid w:val="006C18A4"/>
    <w:rsid w:val="006C71BD"/>
    <w:rsid w:val="006D300E"/>
    <w:rsid w:val="006E2DD6"/>
    <w:rsid w:val="006E4856"/>
    <w:rsid w:val="006F0225"/>
    <w:rsid w:val="006F07F1"/>
    <w:rsid w:val="006F2161"/>
    <w:rsid w:val="006F3367"/>
    <w:rsid w:val="006F491B"/>
    <w:rsid w:val="006F5082"/>
    <w:rsid w:val="00712D14"/>
    <w:rsid w:val="00712EBD"/>
    <w:rsid w:val="007169D6"/>
    <w:rsid w:val="00722148"/>
    <w:rsid w:val="00733AA1"/>
    <w:rsid w:val="007343A5"/>
    <w:rsid w:val="00743DEA"/>
    <w:rsid w:val="007523CF"/>
    <w:rsid w:val="007650AE"/>
    <w:rsid w:val="00773E40"/>
    <w:rsid w:val="00784CD0"/>
    <w:rsid w:val="007947D1"/>
    <w:rsid w:val="00794C7C"/>
    <w:rsid w:val="00796EED"/>
    <w:rsid w:val="0079788E"/>
    <w:rsid w:val="007A0E2E"/>
    <w:rsid w:val="007B2D7E"/>
    <w:rsid w:val="007C32AF"/>
    <w:rsid w:val="007C3ADA"/>
    <w:rsid w:val="007C49BA"/>
    <w:rsid w:val="007D1379"/>
    <w:rsid w:val="007D7720"/>
    <w:rsid w:val="007E21F1"/>
    <w:rsid w:val="007E297D"/>
    <w:rsid w:val="007E2AC9"/>
    <w:rsid w:val="007E2F7C"/>
    <w:rsid w:val="007F591F"/>
    <w:rsid w:val="007F7FC2"/>
    <w:rsid w:val="00803569"/>
    <w:rsid w:val="0081532C"/>
    <w:rsid w:val="0082389B"/>
    <w:rsid w:val="00833E8E"/>
    <w:rsid w:val="0083471F"/>
    <w:rsid w:val="008475AF"/>
    <w:rsid w:val="0086032A"/>
    <w:rsid w:val="00861080"/>
    <w:rsid w:val="00862C4B"/>
    <w:rsid w:val="00870BED"/>
    <w:rsid w:val="00876694"/>
    <w:rsid w:val="008A79C9"/>
    <w:rsid w:val="008A7EAB"/>
    <w:rsid w:val="008E23D8"/>
    <w:rsid w:val="00901C1C"/>
    <w:rsid w:val="009201FF"/>
    <w:rsid w:val="00922895"/>
    <w:rsid w:val="00926AA4"/>
    <w:rsid w:val="00933056"/>
    <w:rsid w:val="00936F5D"/>
    <w:rsid w:val="0094184E"/>
    <w:rsid w:val="00966FEA"/>
    <w:rsid w:val="00967655"/>
    <w:rsid w:val="00975278"/>
    <w:rsid w:val="00975B24"/>
    <w:rsid w:val="00976BFE"/>
    <w:rsid w:val="009858DF"/>
    <w:rsid w:val="00994CE1"/>
    <w:rsid w:val="00996838"/>
    <w:rsid w:val="009A25F8"/>
    <w:rsid w:val="009A5269"/>
    <w:rsid w:val="009A7B73"/>
    <w:rsid w:val="009A7B80"/>
    <w:rsid w:val="009E0843"/>
    <w:rsid w:val="009F16B9"/>
    <w:rsid w:val="009F3633"/>
    <w:rsid w:val="009F502B"/>
    <w:rsid w:val="00A00850"/>
    <w:rsid w:val="00A01412"/>
    <w:rsid w:val="00A15601"/>
    <w:rsid w:val="00A30627"/>
    <w:rsid w:val="00A42DEB"/>
    <w:rsid w:val="00A54CA9"/>
    <w:rsid w:val="00A54CF8"/>
    <w:rsid w:val="00A61A27"/>
    <w:rsid w:val="00A628A7"/>
    <w:rsid w:val="00A76570"/>
    <w:rsid w:val="00AD18D6"/>
    <w:rsid w:val="00AD7F0E"/>
    <w:rsid w:val="00AE5510"/>
    <w:rsid w:val="00B0683F"/>
    <w:rsid w:val="00B0713A"/>
    <w:rsid w:val="00B1188E"/>
    <w:rsid w:val="00B14A37"/>
    <w:rsid w:val="00B2154D"/>
    <w:rsid w:val="00B2466B"/>
    <w:rsid w:val="00B3360A"/>
    <w:rsid w:val="00B43136"/>
    <w:rsid w:val="00B45161"/>
    <w:rsid w:val="00B505E4"/>
    <w:rsid w:val="00B54830"/>
    <w:rsid w:val="00B715DA"/>
    <w:rsid w:val="00B824A0"/>
    <w:rsid w:val="00B82AD2"/>
    <w:rsid w:val="00B840B3"/>
    <w:rsid w:val="00B941D4"/>
    <w:rsid w:val="00B955EB"/>
    <w:rsid w:val="00BA02BB"/>
    <w:rsid w:val="00BB4B60"/>
    <w:rsid w:val="00BB7B9B"/>
    <w:rsid w:val="00BC778B"/>
    <w:rsid w:val="00BD2345"/>
    <w:rsid w:val="00BD2B89"/>
    <w:rsid w:val="00BD7FA9"/>
    <w:rsid w:val="00BE0C09"/>
    <w:rsid w:val="00BE651D"/>
    <w:rsid w:val="00BE74F1"/>
    <w:rsid w:val="00BF6FC4"/>
    <w:rsid w:val="00C07075"/>
    <w:rsid w:val="00C36E5F"/>
    <w:rsid w:val="00C46C4B"/>
    <w:rsid w:val="00C47A73"/>
    <w:rsid w:val="00C82A2F"/>
    <w:rsid w:val="00C9169C"/>
    <w:rsid w:val="00C94A22"/>
    <w:rsid w:val="00C96E28"/>
    <w:rsid w:val="00C977F5"/>
    <w:rsid w:val="00CB7906"/>
    <w:rsid w:val="00CD3075"/>
    <w:rsid w:val="00CE799A"/>
    <w:rsid w:val="00D1716F"/>
    <w:rsid w:val="00D20634"/>
    <w:rsid w:val="00D32B18"/>
    <w:rsid w:val="00D3709C"/>
    <w:rsid w:val="00D45249"/>
    <w:rsid w:val="00D4754E"/>
    <w:rsid w:val="00D563FE"/>
    <w:rsid w:val="00D56EF8"/>
    <w:rsid w:val="00D76570"/>
    <w:rsid w:val="00D9207E"/>
    <w:rsid w:val="00D92ABA"/>
    <w:rsid w:val="00DD1871"/>
    <w:rsid w:val="00DD5577"/>
    <w:rsid w:val="00DD565D"/>
    <w:rsid w:val="00DE340A"/>
    <w:rsid w:val="00E21BD4"/>
    <w:rsid w:val="00E3636A"/>
    <w:rsid w:val="00E41900"/>
    <w:rsid w:val="00E60A7E"/>
    <w:rsid w:val="00E816CA"/>
    <w:rsid w:val="00EB216F"/>
    <w:rsid w:val="00EB6D0D"/>
    <w:rsid w:val="00EB6D51"/>
    <w:rsid w:val="00EC2F29"/>
    <w:rsid w:val="00ED2336"/>
    <w:rsid w:val="00EE5FDD"/>
    <w:rsid w:val="00EE6110"/>
    <w:rsid w:val="00EE6F08"/>
    <w:rsid w:val="00EF5430"/>
    <w:rsid w:val="00F11BB6"/>
    <w:rsid w:val="00F15512"/>
    <w:rsid w:val="00F20432"/>
    <w:rsid w:val="00F52D49"/>
    <w:rsid w:val="00F626E3"/>
    <w:rsid w:val="00F64FEB"/>
    <w:rsid w:val="00F76365"/>
    <w:rsid w:val="00F77628"/>
    <w:rsid w:val="00FC537D"/>
    <w:rsid w:val="00FD5EED"/>
    <w:rsid w:val="00FE1A83"/>
    <w:rsid w:val="00FE20EB"/>
    <w:rsid w:val="00FE7DED"/>
    <w:rsid w:val="00FF4E0C"/>
    <w:rsid w:val="00FF5C0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3F9FB3F"/>
  <w15:chartTrackingRefBased/>
  <w15:docId w15:val="{9831ADCC-B0E9-45EE-9DA9-65447E2F9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E7E3C"/>
    <w:pPr>
      <w:spacing w:after="120" w:line="240" w:lineRule="auto"/>
    </w:pPr>
    <w:rPr>
      <w:color w:val="404040" w:themeColor="text1" w:themeTint="BF"/>
    </w:rPr>
  </w:style>
  <w:style w:type="paragraph" w:styleId="Heading1">
    <w:name w:val="heading 1"/>
    <w:basedOn w:val="BodyText"/>
    <w:next w:val="BodyText"/>
    <w:link w:val="Heading1Char"/>
    <w:qFormat/>
    <w:rsid w:val="008E23D8"/>
    <w:pPr>
      <w:keepNext/>
      <w:numPr>
        <w:numId w:val="5"/>
      </w:numPr>
      <w:spacing w:before="240"/>
      <w:outlineLvl w:val="0"/>
    </w:pPr>
    <w:rPr>
      <w:rFonts w:ascii="Tahoma" w:hAnsi="Tahoma"/>
      <w:b/>
      <w:bCs/>
      <w:color w:val="1F3864" w:themeColor="accent1" w:themeShade="80"/>
      <w:sz w:val="32"/>
    </w:rPr>
  </w:style>
  <w:style w:type="paragraph" w:styleId="Heading2">
    <w:name w:val="heading 2"/>
    <w:basedOn w:val="BodyText"/>
    <w:next w:val="BodyText"/>
    <w:link w:val="Heading2Char"/>
    <w:qFormat/>
    <w:rsid w:val="008E23D8"/>
    <w:pPr>
      <w:keepNext/>
      <w:numPr>
        <w:ilvl w:val="1"/>
        <w:numId w:val="5"/>
      </w:numPr>
      <w:spacing w:before="240"/>
      <w:ind w:left="113"/>
      <w:outlineLvl w:val="1"/>
    </w:pPr>
    <w:rPr>
      <w:rFonts w:ascii="Tahoma" w:hAnsi="Tahoma"/>
      <w:b/>
      <w:bCs/>
      <w:iCs/>
      <w:color w:val="1F3864" w:themeColor="accent1" w:themeShade="80"/>
      <w:sz w:val="28"/>
    </w:rPr>
  </w:style>
  <w:style w:type="paragraph" w:styleId="Heading3">
    <w:name w:val="heading 3"/>
    <w:basedOn w:val="BodyText"/>
    <w:next w:val="BodyText"/>
    <w:link w:val="Heading3Char"/>
    <w:qFormat/>
    <w:rsid w:val="008E23D8"/>
    <w:pPr>
      <w:keepNext/>
      <w:numPr>
        <w:ilvl w:val="2"/>
        <w:numId w:val="5"/>
      </w:numPr>
      <w:spacing w:before="200"/>
      <w:ind w:left="227"/>
      <w:outlineLvl w:val="2"/>
    </w:pPr>
    <w:rPr>
      <w:rFonts w:ascii="Tahoma" w:hAnsi="Tahoma"/>
      <w:b/>
      <w:bCs/>
      <w:color w:val="038387"/>
      <w:sz w:val="24"/>
    </w:rPr>
  </w:style>
  <w:style w:type="paragraph" w:styleId="Heading4">
    <w:name w:val="heading 4"/>
    <w:basedOn w:val="BodyText"/>
    <w:next w:val="BodyText"/>
    <w:link w:val="Heading4Char"/>
    <w:qFormat/>
    <w:rsid w:val="008E23D8"/>
    <w:pPr>
      <w:keepNext/>
      <w:numPr>
        <w:ilvl w:val="3"/>
        <w:numId w:val="5"/>
      </w:numPr>
      <w:spacing w:before="120"/>
      <w:ind w:left="340"/>
      <w:outlineLvl w:val="3"/>
    </w:pPr>
    <w:rPr>
      <w:rFonts w:ascii="Tahoma" w:hAnsi="Tahoma"/>
      <w:b/>
      <w:color w:val="1F3864" w:themeColor="accent1" w:themeShade="80"/>
    </w:rPr>
  </w:style>
  <w:style w:type="paragraph" w:styleId="Heading5">
    <w:name w:val="heading 5"/>
    <w:basedOn w:val="BodyText"/>
    <w:next w:val="BodyText"/>
    <w:link w:val="Heading5Char"/>
    <w:qFormat/>
    <w:rsid w:val="008E23D8"/>
    <w:pPr>
      <w:keepNext/>
      <w:numPr>
        <w:ilvl w:val="4"/>
        <w:numId w:val="5"/>
      </w:numPr>
      <w:spacing w:before="120"/>
      <w:ind w:left="34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367"/>
    <w:pPr>
      <w:tabs>
        <w:tab w:val="center" w:pos="4513"/>
        <w:tab w:val="right" w:pos="9026"/>
      </w:tabs>
      <w:spacing w:after="0"/>
    </w:pPr>
  </w:style>
  <w:style w:type="character" w:customStyle="1" w:styleId="HeaderChar">
    <w:name w:val="Header Char"/>
    <w:basedOn w:val="DefaultParagraphFont"/>
    <w:link w:val="Header"/>
    <w:uiPriority w:val="99"/>
    <w:rsid w:val="006F3367"/>
  </w:style>
  <w:style w:type="paragraph" w:styleId="Footer">
    <w:name w:val="footer"/>
    <w:basedOn w:val="Normal"/>
    <w:link w:val="FooterChar"/>
    <w:uiPriority w:val="99"/>
    <w:unhideWhenUsed/>
    <w:rsid w:val="006F3367"/>
    <w:pPr>
      <w:tabs>
        <w:tab w:val="center" w:pos="4513"/>
        <w:tab w:val="right" w:pos="9026"/>
      </w:tabs>
      <w:spacing w:after="0"/>
    </w:pPr>
  </w:style>
  <w:style w:type="character" w:customStyle="1" w:styleId="FooterChar">
    <w:name w:val="Footer Char"/>
    <w:basedOn w:val="DefaultParagraphFont"/>
    <w:link w:val="Footer"/>
    <w:uiPriority w:val="99"/>
    <w:rsid w:val="006F3367"/>
  </w:style>
  <w:style w:type="paragraph" w:styleId="BalloonText">
    <w:name w:val="Balloon Text"/>
    <w:basedOn w:val="Normal"/>
    <w:link w:val="BalloonTextChar"/>
    <w:uiPriority w:val="99"/>
    <w:semiHidden/>
    <w:unhideWhenUsed/>
    <w:rsid w:val="006F336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367"/>
    <w:rPr>
      <w:rFonts w:ascii="Segoe UI" w:hAnsi="Segoe UI" w:cs="Segoe UI"/>
      <w:sz w:val="18"/>
      <w:szCs w:val="18"/>
    </w:rPr>
  </w:style>
  <w:style w:type="table" w:styleId="TableGrid">
    <w:name w:val="Table Grid"/>
    <w:basedOn w:val="TableNormal"/>
    <w:uiPriority w:val="59"/>
    <w:rsid w:val="006F3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2"/>
    <w:unhideWhenUsed/>
    <w:rsid w:val="006F3367"/>
    <w:pPr>
      <w:spacing w:before="360" w:after="360" w:line="312" w:lineRule="auto"/>
    </w:pPr>
    <w:rPr>
      <w:rFonts w:eastAsiaTheme="minorEastAsia"/>
      <w:iCs/>
      <w:color w:val="50637D" w:themeColor="text2" w:themeTint="E6"/>
      <w:sz w:val="28"/>
      <w:lang w:val="en-US" w:eastAsia="ja-JP"/>
    </w:rPr>
  </w:style>
  <w:style w:type="table" w:styleId="PlainTable4">
    <w:name w:val="Plain Table 4"/>
    <w:basedOn w:val="TableNormal"/>
    <w:uiPriority w:val="44"/>
    <w:rsid w:val="006F3367"/>
    <w:pPr>
      <w:spacing w:after="0" w:line="240" w:lineRule="auto"/>
    </w:pPr>
    <w:rPr>
      <w:color w:val="44546A" w:themeColor="text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773E40"/>
    <w:pPr>
      <w:spacing w:before="200" w:after="200" w:line="240" w:lineRule="auto"/>
    </w:pPr>
    <w:rPr>
      <w:color w:val="44546A"/>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ahoma" w:hAnsi="Tahoma"/>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ListParagraph">
    <w:name w:val="List Paragraph"/>
    <w:aliases w:val="Rec para,List Paragraph1,List Paragraph11"/>
    <w:basedOn w:val="Normal"/>
    <w:uiPriority w:val="34"/>
    <w:qFormat/>
    <w:rsid w:val="006F07F1"/>
    <w:pPr>
      <w:ind w:left="720"/>
      <w:contextualSpacing/>
    </w:pPr>
  </w:style>
  <w:style w:type="paragraph" w:styleId="BodyText">
    <w:name w:val="Body Text"/>
    <w:basedOn w:val="Normal"/>
    <w:link w:val="BodyTextChar"/>
    <w:qFormat/>
    <w:rsid w:val="008E23D8"/>
    <w:pPr>
      <w:spacing w:line="288" w:lineRule="auto"/>
    </w:pPr>
    <w:rPr>
      <w:rFonts w:ascii="Calibri" w:eastAsia="Times New Roman" w:hAnsi="Calibri" w:cs="Arial"/>
      <w:szCs w:val="20"/>
      <w:lang w:val="en-US" w:eastAsia="en-GB"/>
    </w:rPr>
  </w:style>
  <w:style w:type="character" w:customStyle="1" w:styleId="BodyTextChar">
    <w:name w:val="Body Text Char"/>
    <w:basedOn w:val="DefaultParagraphFont"/>
    <w:link w:val="BodyText"/>
    <w:rsid w:val="008E23D8"/>
    <w:rPr>
      <w:rFonts w:ascii="Calibri" w:eastAsia="Times New Roman" w:hAnsi="Calibri" w:cs="Arial"/>
      <w:color w:val="404040" w:themeColor="text1" w:themeTint="BF"/>
      <w:szCs w:val="20"/>
      <w:lang w:val="en-US" w:eastAsia="en-GB"/>
    </w:rPr>
  </w:style>
  <w:style w:type="paragraph" w:styleId="FootnoteText">
    <w:name w:val="footnote text"/>
    <w:basedOn w:val="Normal"/>
    <w:link w:val="FootnoteTextChar"/>
    <w:uiPriority w:val="99"/>
    <w:unhideWhenUsed/>
    <w:rsid w:val="006F07F1"/>
    <w:pPr>
      <w:spacing w:after="0" w:line="200" w:lineRule="exact"/>
    </w:pPr>
    <w:rPr>
      <w:rFonts w:ascii="Arial" w:eastAsia="Times New Roman" w:hAnsi="Arial" w:cs="Arial"/>
      <w:sz w:val="17"/>
      <w:szCs w:val="17"/>
      <w:lang w:eastAsia="en-GB"/>
    </w:rPr>
  </w:style>
  <w:style w:type="character" w:customStyle="1" w:styleId="FootnoteTextChar">
    <w:name w:val="Footnote Text Char"/>
    <w:basedOn w:val="DefaultParagraphFont"/>
    <w:link w:val="FootnoteText"/>
    <w:uiPriority w:val="99"/>
    <w:rsid w:val="006F07F1"/>
    <w:rPr>
      <w:rFonts w:ascii="Arial" w:eastAsia="Times New Roman" w:hAnsi="Arial" w:cs="Arial"/>
      <w:sz w:val="17"/>
      <w:szCs w:val="17"/>
      <w:lang w:eastAsia="en-GB"/>
    </w:rPr>
  </w:style>
  <w:style w:type="character" w:styleId="FootnoteReference">
    <w:name w:val="footnote reference"/>
    <w:basedOn w:val="DefaultParagraphFont"/>
    <w:uiPriority w:val="99"/>
    <w:semiHidden/>
    <w:unhideWhenUsed/>
    <w:rsid w:val="006F07F1"/>
    <w:rPr>
      <w:rFonts w:ascii="Arial" w:hAnsi="Arial"/>
      <w:vertAlign w:val="superscript"/>
    </w:rPr>
  </w:style>
  <w:style w:type="character" w:styleId="Hyperlink">
    <w:name w:val="Hyperlink"/>
    <w:qFormat/>
    <w:rsid w:val="00B54830"/>
    <w:rPr>
      <w:color w:val="038387"/>
      <w:u w:val="single"/>
    </w:rPr>
  </w:style>
  <w:style w:type="paragraph" w:styleId="NormalWeb">
    <w:name w:val="Normal (Web)"/>
    <w:basedOn w:val="Normal"/>
    <w:uiPriority w:val="99"/>
    <w:unhideWhenUsed/>
    <w:rsid w:val="006F07F1"/>
    <w:pPr>
      <w:spacing w:before="100" w:beforeAutospacing="1" w:after="100" w:afterAutospacing="1"/>
    </w:pPr>
    <w:rPr>
      <w:rFonts w:ascii="Times New Roman" w:eastAsia="Times New Roman" w:hAnsi="Times New Roman" w:cs="Times New Roman"/>
      <w:sz w:val="24"/>
      <w:szCs w:val="24"/>
      <w:lang w:eastAsia="en-NZ"/>
    </w:rPr>
  </w:style>
  <w:style w:type="character" w:customStyle="1" w:styleId="Heading1Char">
    <w:name w:val="Heading 1 Char"/>
    <w:basedOn w:val="DefaultParagraphFont"/>
    <w:link w:val="Heading1"/>
    <w:rsid w:val="008E23D8"/>
    <w:rPr>
      <w:rFonts w:ascii="Tahoma" w:eastAsia="Times New Roman" w:hAnsi="Tahoma" w:cs="Arial"/>
      <w:b/>
      <w:bCs/>
      <w:color w:val="1F3864" w:themeColor="accent1" w:themeShade="80"/>
      <w:sz w:val="32"/>
      <w:szCs w:val="20"/>
      <w:lang w:val="en-US" w:eastAsia="en-GB"/>
    </w:rPr>
  </w:style>
  <w:style w:type="character" w:customStyle="1" w:styleId="Heading2Char">
    <w:name w:val="Heading 2 Char"/>
    <w:basedOn w:val="DefaultParagraphFont"/>
    <w:link w:val="Heading2"/>
    <w:rsid w:val="008E23D8"/>
    <w:rPr>
      <w:rFonts w:ascii="Tahoma" w:eastAsia="Times New Roman" w:hAnsi="Tahoma" w:cs="Arial"/>
      <w:b/>
      <w:bCs/>
      <w:iCs/>
      <w:color w:val="1F3864" w:themeColor="accent1" w:themeShade="80"/>
      <w:sz w:val="28"/>
      <w:szCs w:val="20"/>
      <w:lang w:val="en-US" w:eastAsia="en-GB"/>
    </w:rPr>
  </w:style>
  <w:style w:type="character" w:customStyle="1" w:styleId="Heading3Char">
    <w:name w:val="Heading 3 Char"/>
    <w:basedOn w:val="DefaultParagraphFont"/>
    <w:link w:val="Heading3"/>
    <w:rsid w:val="008E23D8"/>
    <w:rPr>
      <w:rFonts w:ascii="Tahoma" w:eastAsia="Times New Roman" w:hAnsi="Tahoma" w:cs="Arial"/>
      <w:b/>
      <w:bCs/>
      <w:color w:val="038387"/>
      <w:sz w:val="24"/>
      <w:szCs w:val="20"/>
      <w:lang w:val="en-US" w:eastAsia="en-GB"/>
    </w:rPr>
  </w:style>
  <w:style w:type="character" w:customStyle="1" w:styleId="Heading4Char">
    <w:name w:val="Heading 4 Char"/>
    <w:basedOn w:val="DefaultParagraphFont"/>
    <w:link w:val="Heading4"/>
    <w:rsid w:val="008E23D8"/>
    <w:rPr>
      <w:rFonts w:ascii="Tahoma" w:eastAsia="Times New Roman" w:hAnsi="Tahoma" w:cs="Arial"/>
      <w:b/>
      <w:color w:val="1F3864" w:themeColor="accent1" w:themeShade="80"/>
      <w:szCs w:val="20"/>
      <w:lang w:val="en-US" w:eastAsia="en-GB"/>
    </w:rPr>
  </w:style>
  <w:style w:type="character" w:customStyle="1" w:styleId="Heading5Char">
    <w:name w:val="Heading 5 Char"/>
    <w:basedOn w:val="DefaultParagraphFont"/>
    <w:link w:val="Heading5"/>
    <w:rsid w:val="008E23D8"/>
    <w:rPr>
      <w:rFonts w:ascii="Calibri" w:eastAsia="Times New Roman" w:hAnsi="Calibri" w:cs="Arial"/>
      <w:b/>
      <w:color w:val="404040" w:themeColor="text1" w:themeTint="BF"/>
      <w:szCs w:val="20"/>
      <w:lang w:val="en-US" w:eastAsia="en-GB"/>
    </w:rPr>
  </w:style>
  <w:style w:type="numbering" w:customStyle="1" w:styleId="MSIHeadingsList">
    <w:name w:val="MSI Headings List"/>
    <w:basedOn w:val="NoList"/>
    <w:uiPriority w:val="99"/>
    <w:rsid w:val="00B82AD2"/>
    <w:pPr>
      <w:numPr>
        <w:numId w:val="5"/>
      </w:numPr>
    </w:pPr>
  </w:style>
  <w:style w:type="numbering" w:customStyle="1" w:styleId="MSIHeadingsList1">
    <w:name w:val="MSI Headings List1"/>
    <w:basedOn w:val="NoList"/>
    <w:uiPriority w:val="99"/>
    <w:rsid w:val="005B1BE5"/>
  </w:style>
  <w:style w:type="character" w:styleId="PlaceholderText">
    <w:name w:val="Placeholder Text"/>
    <w:basedOn w:val="DefaultParagraphFont"/>
    <w:uiPriority w:val="99"/>
    <w:semiHidden/>
    <w:rsid w:val="00BE74F1"/>
    <w:rPr>
      <w:color w:val="808080"/>
    </w:rPr>
  </w:style>
  <w:style w:type="table" w:customStyle="1" w:styleId="TableGrid1">
    <w:name w:val="Table Grid1"/>
    <w:basedOn w:val="TableNormal"/>
    <w:next w:val="TableGrid"/>
    <w:rsid w:val="00314904"/>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D15"/>
    <w:rPr>
      <w:sz w:val="16"/>
      <w:szCs w:val="16"/>
    </w:rPr>
  </w:style>
  <w:style w:type="paragraph" w:styleId="CommentText">
    <w:name w:val="annotation text"/>
    <w:basedOn w:val="Normal"/>
    <w:link w:val="CommentTextChar"/>
    <w:uiPriority w:val="99"/>
    <w:semiHidden/>
    <w:unhideWhenUsed/>
    <w:rsid w:val="00674D15"/>
    <w:rPr>
      <w:sz w:val="20"/>
      <w:szCs w:val="20"/>
    </w:rPr>
  </w:style>
  <w:style w:type="character" w:customStyle="1" w:styleId="CommentTextChar">
    <w:name w:val="Comment Text Char"/>
    <w:basedOn w:val="DefaultParagraphFont"/>
    <w:link w:val="CommentText"/>
    <w:uiPriority w:val="99"/>
    <w:semiHidden/>
    <w:rsid w:val="00674D15"/>
    <w:rPr>
      <w:sz w:val="20"/>
      <w:szCs w:val="20"/>
    </w:rPr>
  </w:style>
  <w:style w:type="paragraph" w:styleId="CommentSubject">
    <w:name w:val="annotation subject"/>
    <w:basedOn w:val="CommentText"/>
    <w:next w:val="CommentText"/>
    <w:link w:val="CommentSubjectChar"/>
    <w:uiPriority w:val="99"/>
    <w:semiHidden/>
    <w:unhideWhenUsed/>
    <w:rsid w:val="00674D15"/>
    <w:rPr>
      <w:b/>
      <w:bCs/>
    </w:rPr>
  </w:style>
  <w:style w:type="character" w:customStyle="1" w:styleId="CommentSubjectChar">
    <w:name w:val="Comment Subject Char"/>
    <w:basedOn w:val="CommentTextChar"/>
    <w:link w:val="CommentSubject"/>
    <w:uiPriority w:val="99"/>
    <w:semiHidden/>
    <w:rsid w:val="00674D15"/>
    <w:rPr>
      <w:b/>
      <w:bCs/>
      <w:sz w:val="20"/>
      <w:szCs w:val="20"/>
    </w:rPr>
  </w:style>
  <w:style w:type="paragraph" w:customStyle="1" w:styleId="STAStyle">
    <w:name w:val="STA Style"/>
    <w:basedOn w:val="Heading1"/>
    <w:link w:val="STAStyleChar"/>
    <w:semiHidden/>
    <w:rsid w:val="00495B8A"/>
    <w:pPr>
      <w:spacing w:before="0"/>
    </w:pPr>
    <w:rPr>
      <w:rFonts w:eastAsiaTheme="minorHAnsi" w:cstheme="minorHAnsi"/>
      <w:sz w:val="26"/>
      <w:szCs w:val="22"/>
      <w:lang w:eastAsia="en-US"/>
    </w:rPr>
  </w:style>
  <w:style w:type="character" w:customStyle="1" w:styleId="STAStyleChar">
    <w:name w:val="STA Style Char"/>
    <w:basedOn w:val="BodyTextChar"/>
    <w:link w:val="STAStyle"/>
    <w:semiHidden/>
    <w:rsid w:val="0082389B"/>
    <w:rPr>
      <w:rFonts w:ascii="Tahoma" w:eastAsia="Times New Roman" w:hAnsi="Tahoma" w:cstheme="minorHAnsi"/>
      <w:b/>
      <w:bCs/>
      <w:color w:val="1F3864" w:themeColor="accent1" w:themeShade="80"/>
      <w:sz w:val="26"/>
      <w:szCs w:val="20"/>
      <w:lang w:val="en-US" w:eastAsia="en-GB"/>
    </w:rPr>
  </w:style>
  <w:style w:type="paragraph" w:styleId="NoSpacing">
    <w:name w:val="No Spacing"/>
    <w:autoRedefine/>
    <w:uiPriority w:val="1"/>
    <w:rsid w:val="007F591F"/>
    <w:pPr>
      <w:spacing w:after="0" w:line="240" w:lineRule="auto"/>
    </w:pPr>
    <w:rPr>
      <w:color w:val="404040" w:themeColor="text1" w:themeTint="BF"/>
    </w:rPr>
  </w:style>
  <w:style w:type="paragraph" w:styleId="Title">
    <w:name w:val="Title"/>
    <w:aliases w:val="Doc Title"/>
    <w:basedOn w:val="Normal"/>
    <w:next w:val="Normal"/>
    <w:link w:val="TitleChar"/>
    <w:uiPriority w:val="10"/>
    <w:rsid w:val="008E23D8"/>
    <w:pPr>
      <w:spacing w:after="240"/>
      <w:contextualSpacing/>
      <w:jc w:val="center"/>
    </w:pPr>
    <w:rPr>
      <w:rFonts w:ascii="Tahoma" w:eastAsiaTheme="majorEastAsia" w:hAnsi="Tahoma" w:cstheme="majorBidi"/>
      <w:b/>
      <w:color w:val="1F3864" w:themeColor="accent1" w:themeShade="80"/>
      <w:spacing w:val="-10"/>
      <w:kern w:val="28"/>
      <w:sz w:val="40"/>
      <w:szCs w:val="56"/>
      <w:lang w:val="en-US" w:eastAsia="ja-JP"/>
    </w:rPr>
  </w:style>
  <w:style w:type="character" w:customStyle="1" w:styleId="TitleChar">
    <w:name w:val="Title Char"/>
    <w:aliases w:val="Doc Title Char"/>
    <w:basedOn w:val="DefaultParagraphFont"/>
    <w:link w:val="Title"/>
    <w:uiPriority w:val="10"/>
    <w:rsid w:val="008E23D8"/>
    <w:rPr>
      <w:rFonts w:ascii="Tahoma" w:eastAsiaTheme="majorEastAsia" w:hAnsi="Tahoma" w:cstheme="majorBidi"/>
      <w:b/>
      <w:color w:val="1F3864" w:themeColor="accent1" w:themeShade="80"/>
      <w:spacing w:val="-10"/>
      <w:kern w:val="28"/>
      <w:sz w:val="40"/>
      <w:szCs w:val="56"/>
      <w:lang w:val="en-US" w:eastAsia="ja-JP"/>
    </w:rPr>
  </w:style>
  <w:style w:type="paragraph" w:styleId="Subtitle">
    <w:name w:val="Subtitle"/>
    <w:basedOn w:val="Normal"/>
    <w:next w:val="Normal"/>
    <w:link w:val="SubtitleChar"/>
    <w:autoRedefine/>
    <w:uiPriority w:val="11"/>
    <w:rsid w:val="007F591F"/>
    <w:pPr>
      <w:numPr>
        <w:ilvl w:val="1"/>
      </w:numPr>
      <w:spacing w:after="160"/>
    </w:pPr>
    <w:rPr>
      <w:rFonts w:ascii="Tahoma" w:eastAsiaTheme="minorEastAsia" w:hAnsi="Tahoma"/>
      <w:color w:val="5A5A5A" w:themeColor="text1" w:themeTint="A5"/>
      <w:spacing w:val="15"/>
    </w:rPr>
  </w:style>
  <w:style w:type="character" w:customStyle="1" w:styleId="SubtitleChar">
    <w:name w:val="Subtitle Char"/>
    <w:basedOn w:val="DefaultParagraphFont"/>
    <w:link w:val="Subtitle"/>
    <w:uiPriority w:val="11"/>
    <w:rsid w:val="007F591F"/>
    <w:rPr>
      <w:rFonts w:ascii="Tahoma" w:eastAsiaTheme="minorEastAsia" w:hAnsi="Tahoma"/>
      <w:color w:val="5A5A5A" w:themeColor="text1" w:themeTint="A5"/>
      <w:spacing w:val="15"/>
    </w:rPr>
  </w:style>
  <w:style w:type="character" w:styleId="SubtleEmphasis">
    <w:name w:val="Subtle Emphasis"/>
    <w:basedOn w:val="DefaultParagraphFont"/>
    <w:uiPriority w:val="19"/>
    <w:rsid w:val="00B54830"/>
    <w:rPr>
      <w:i/>
      <w:iCs/>
      <w:color w:val="404040" w:themeColor="text1" w:themeTint="BF"/>
    </w:rPr>
  </w:style>
  <w:style w:type="character" w:styleId="Strong">
    <w:name w:val="Strong"/>
    <w:basedOn w:val="DefaultParagraphFont"/>
    <w:uiPriority w:val="22"/>
    <w:rsid w:val="00B54830"/>
    <w:rPr>
      <w:b/>
      <w:bCs/>
    </w:rPr>
  </w:style>
  <w:style w:type="paragraph" w:styleId="Quote">
    <w:name w:val="Quote"/>
    <w:basedOn w:val="Normal"/>
    <w:next w:val="Normal"/>
    <w:link w:val="QuoteChar"/>
    <w:autoRedefine/>
    <w:uiPriority w:val="29"/>
    <w:rsid w:val="00B54830"/>
    <w:pPr>
      <w:spacing w:before="200" w:after="160"/>
      <w:ind w:left="864" w:right="864"/>
      <w:jc w:val="center"/>
    </w:pPr>
    <w:rPr>
      <w:i/>
      <w:iCs/>
    </w:rPr>
  </w:style>
  <w:style w:type="character" w:customStyle="1" w:styleId="QuoteChar">
    <w:name w:val="Quote Char"/>
    <w:basedOn w:val="DefaultParagraphFont"/>
    <w:link w:val="Quote"/>
    <w:uiPriority w:val="29"/>
    <w:rsid w:val="00B54830"/>
    <w:rPr>
      <w:i/>
      <w:iCs/>
      <w:color w:val="404040" w:themeColor="text1" w:themeTint="BF"/>
    </w:rPr>
  </w:style>
  <w:style w:type="character" w:styleId="SubtleReference">
    <w:name w:val="Subtle Reference"/>
    <w:basedOn w:val="DefaultParagraphFont"/>
    <w:uiPriority w:val="31"/>
    <w:rsid w:val="00B54830"/>
    <w:rPr>
      <w:smallCaps/>
      <w:color w:val="5A5A5A" w:themeColor="text1" w:themeTint="A5"/>
    </w:rPr>
  </w:style>
  <w:style w:type="character" w:styleId="BookTitle">
    <w:name w:val="Book Title"/>
    <w:basedOn w:val="DefaultParagraphFont"/>
    <w:uiPriority w:val="33"/>
    <w:rsid w:val="00B54830"/>
    <w:rPr>
      <w:b/>
      <w:bCs/>
      <w:i/>
      <w:iCs/>
      <w:spacing w:val="5"/>
    </w:rPr>
  </w:style>
  <w:style w:type="character" w:styleId="IntenseReference">
    <w:name w:val="Intense Reference"/>
    <w:basedOn w:val="DefaultParagraphFont"/>
    <w:uiPriority w:val="32"/>
    <w:rsid w:val="00B54830"/>
    <w:rPr>
      <w:b/>
      <w:bCs/>
      <w:smallCaps/>
      <w:color w:val="038387"/>
      <w:spacing w:val="5"/>
    </w:rPr>
  </w:style>
  <w:style w:type="paragraph" w:customStyle="1" w:styleId="BodyNewInfo">
    <w:name w:val="Body New Info"/>
    <w:basedOn w:val="BodyText"/>
    <w:link w:val="BodyNewInfoChar"/>
    <w:autoRedefine/>
    <w:rsid w:val="00B54830"/>
    <w:rPr>
      <w:color w:val="C00000"/>
    </w:rPr>
  </w:style>
  <w:style w:type="character" w:customStyle="1" w:styleId="UnresolvedMention1">
    <w:name w:val="Unresolved Mention1"/>
    <w:basedOn w:val="DefaultParagraphFont"/>
    <w:uiPriority w:val="99"/>
    <w:semiHidden/>
    <w:unhideWhenUsed/>
    <w:rsid w:val="00B54830"/>
    <w:rPr>
      <w:color w:val="605E5C"/>
      <w:shd w:val="clear" w:color="auto" w:fill="E1DFDD"/>
    </w:rPr>
  </w:style>
  <w:style w:type="character" w:customStyle="1" w:styleId="BodyNewInfoChar">
    <w:name w:val="Body New Info Char"/>
    <w:basedOn w:val="BodyTextChar"/>
    <w:link w:val="BodyNewInfo"/>
    <w:rsid w:val="005E7E3C"/>
    <w:rPr>
      <w:rFonts w:ascii="Calibri" w:eastAsia="Times New Roman" w:hAnsi="Calibri" w:cs="Arial"/>
      <w:color w:val="C00000"/>
      <w:szCs w:val="20"/>
      <w:lang w:val="en-US" w:eastAsia="en-GB"/>
    </w:rPr>
  </w:style>
  <w:style w:type="paragraph" w:customStyle="1" w:styleId="SubTitle0">
    <w:name w:val="Sub Title"/>
    <w:basedOn w:val="Title"/>
    <w:link w:val="SubTitleChar0"/>
    <w:autoRedefine/>
    <w:uiPriority w:val="1"/>
    <w:rsid w:val="00FC537D"/>
    <w:pPr>
      <w:jc w:val="left"/>
    </w:pPr>
    <w:rPr>
      <w:color w:val="038387"/>
    </w:rPr>
  </w:style>
  <w:style w:type="paragraph" w:customStyle="1" w:styleId="SummaryPoints">
    <w:name w:val="Summary Points"/>
    <w:basedOn w:val="Heading1"/>
    <w:link w:val="SummaryPointsChar"/>
    <w:autoRedefine/>
    <w:rsid w:val="005E7E3C"/>
    <w:pPr>
      <w:numPr>
        <w:numId w:val="0"/>
      </w:numPr>
      <w:spacing w:before="120"/>
      <w:ind w:right="397"/>
    </w:pPr>
    <w:rPr>
      <w:lang w:val="en-NZ"/>
    </w:rPr>
  </w:style>
  <w:style w:type="character" w:customStyle="1" w:styleId="SubTitleChar0">
    <w:name w:val="Sub Title Char"/>
    <w:basedOn w:val="TitleChar"/>
    <w:link w:val="SubTitle0"/>
    <w:uiPriority w:val="1"/>
    <w:rsid w:val="005E7E3C"/>
    <w:rPr>
      <w:rFonts w:ascii="Tahoma" w:eastAsiaTheme="majorEastAsia" w:hAnsi="Tahoma"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5E7E3C"/>
    <w:rPr>
      <w:rFonts w:ascii="Tahoma" w:eastAsia="Times New Roman" w:hAnsi="Tahoma" w:cs="Arial"/>
      <w:b/>
      <w:bCs/>
      <w:color w:val="1F3864" w:themeColor="accent1" w:themeShade="80"/>
      <w:sz w:val="32"/>
      <w:szCs w:val="20"/>
      <w:lang w:val="en-US" w:eastAsia="en-GB"/>
    </w:rPr>
  </w:style>
  <w:style w:type="paragraph" w:customStyle="1" w:styleId="Default">
    <w:name w:val="Default"/>
    <w:rsid w:val="00071734"/>
    <w:pPr>
      <w:autoSpaceDE w:val="0"/>
      <w:autoSpaceDN w:val="0"/>
      <w:adjustRightInd w:val="0"/>
      <w:spacing w:after="0" w:line="240" w:lineRule="auto"/>
    </w:pPr>
    <w:rPr>
      <w:rFonts w:ascii="Calibri" w:hAnsi="Calibri" w:cs="Calibri"/>
      <w:color w:val="000000"/>
      <w:sz w:val="24"/>
      <w:szCs w:val="24"/>
    </w:rPr>
  </w:style>
  <w:style w:type="table" w:customStyle="1" w:styleId="TableGridLight1">
    <w:name w:val="Table Grid Light1"/>
    <w:basedOn w:val="TableNormal"/>
    <w:uiPriority w:val="40"/>
    <w:rsid w:val="00784CD0"/>
    <w:pPr>
      <w:spacing w:after="0" w:line="240" w:lineRule="auto"/>
    </w:pPr>
    <w:rPr>
      <w:rFonts w:ascii="Times New Roman" w:eastAsia="Times New Roman" w:hAnsi="Times New Roman" w:cs="Times New Roman"/>
      <w:sz w:val="20"/>
      <w:szCs w:val="20"/>
      <w:lang w:eastAsia="en-NZ"/>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
    <w:name w:val="EndNote Bibliography"/>
    <w:basedOn w:val="Normal"/>
    <w:link w:val="EndNoteBibliographyChar"/>
    <w:rsid w:val="00784CD0"/>
    <w:pPr>
      <w:spacing w:after="0"/>
    </w:pPr>
    <w:rPr>
      <w:rFonts w:ascii="Times New Roman" w:eastAsia="Times New Roman" w:hAnsi="Times New Roman" w:cs="Times New Roman"/>
      <w:noProof/>
      <w:color w:val="auto"/>
      <w:sz w:val="24"/>
      <w:szCs w:val="24"/>
      <w:lang w:val="en-AU" w:eastAsia="en-AU"/>
    </w:rPr>
  </w:style>
  <w:style w:type="character" w:customStyle="1" w:styleId="EndNoteBibliographyChar">
    <w:name w:val="EndNote Bibliography Char"/>
    <w:basedOn w:val="DefaultParagraphFont"/>
    <w:link w:val="EndNoteBibliography"/>
    <w:rsid w:val="00784CD0"/>
    <w:rPr>
      <w:rFonts w:ascii="Times New Roman" w:eastAsia="Times New Roman" w:hAnsi="Times New Roman" w:cs="Times New Roman"/>
      <w:noProof/>
      <w:sz w:val="24"/>
      <w:szCs w:val="24"/>
      <w:lang w:val="en-AU" w:eastAsia="en-AU"/>
    </w:rPr>
  </w:style>
  <w:style w:type="paragraph" w:customStyle="1" w:styleId="EndNoteBibliographyTitle">
    <w:name w:val="EndNote Bibliography Title"/>
    <w:basedOn w:val="Normal"/>
    <w:link w:val="EndNoteBibliographyTitleChar"/>
    <w:rsid w:val="00C96E2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BodyTextChar"/>
    <w:link w:val="EndNoteBibliographyTitle"/>
    <w:rsid w:val="00C96E28"/>
    <w:rPr>
      <w:rFonts w:ascii="Times New Roman" w:eastAsia="Times New Roman" w:hAnsi="Times New Roman" w:cs="Times New Roman"/>
      <w:noProof/>
      <w:color w:val="404040" w:themeColor="text1" w:themeTint="BF"/>
      <w:sz w:val="24"/>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253532">
      <w:bodyDiv w:val="1"/>
      <w:marLeft w:val="0"/>
      <w:marRight w:val="0"/>
      <w:marTop w:val="0"/>
      <w:marBottom w:val="0"/>
      <w:divBdr>
        <w:top w:val="none" w:sz="0" w:space="0" w:color="auto"/>
        <w:left w:val="none" w:sz="0" w:space="0" w:color="auto"/>
        <w:bottom w:val="none" w:sz="0" w:space="0" w:color="auto"/>
        <w:right w:val="none" w:sz="0" w:space="0" w:color="auto"/>
      </w:divBdr>
    </w:div>
    <w:div w:id="563492854">
      <w:bodyDiv w:val="1"/>
      <w:marLeft w:val="0"/>
      <w:marRight w:val="0"/>
      <w:marTop w:val="0"/>
      <w:marBottom w:val="0"/>
      <w:divBdr>
        <w:top w:val="none" w:sz="0" w:space="0" w:color="auto"/>
        <w:left w:val="none" w:sz="0" w:space="0" w:color="auto"/>
        <w:bottom w:val="none" w:sz="0" w:space="0" w:color="auto"/>
        <w:right w:val="none" w:sz="0" w:space="0" w:color="auto"/>
      </w:divBdr>
    </w:div>
    <w:div w:id="1322536561">
      <w:bodyDiv w:val="1"/>
      <w:marLeft w:val="0"/>
      <w:marRight w:val="0"/>
      <w:marTop w:val="0"/>
      <w:marBottom w:val="0"/>
      <w:divBdr>
        <w:top w:val="none" w:sz="0" w:space="0" w:color="auto"/>
        <w:left w:val="none" w:sz="0" w:space="0" w:color="auto"/>
        <w:bottom w:val="none" w:sz="0" w:space="0" w:color="auto"/>
        <w:right w:val="none" w:sz="0" w:space="0" w:color="auto"/>
      </w:divBdr>
    </w:div>
    <w:div w:id="1784811660">
      <w:bodyDiv w:val="1"/>
      <w:marLeft w:val="0"/>
      <w:marRight w:val="0"/>
      <w:marTop w:val="0"/>
      <w:marBottom w:val="0"/>
      <w:divBdr>
        <w:top w:val="none" w:sz="0" w:space="0" w:color="auto"/>
        <w:left w:val="none" w:sz="0" w:space="0" w:color="auto"/>
        <w:bottom w:val="none" w:sz="0" w:space="0" w:color="auto"/>
        <w:right w:val="none" w:sz="0" w:space="0" w:color="auto"/>
      </w:divBdr>
    </w:div>
    <w:div w:id="1974408961">
      <w:bodyDiv w:val="1"/>
      <w:marLeft w:val="0"/>
      <w:marRight w:val="0"/>
      <w:marTop w:val="0"/>
      <w:marBottom w:val="0"/>
      <w:divBdr>
        <w:top w:val="none" w:sz="0" w:space="0" w:color="auto"/>
        <w:left w:val="none" w:sz="0" w:space="0" w:color="auto"/>
        <w:bottom w:val="none" w:sz="0" w:space="0" w:color="auto"/>
        <w:right w:val="none" w:sz="0" w:space="0" w:color="auto"/>
      </w:divBdr>
    </w:div>
    <w:div w:id="1994674095">
      <w:bodyDiv w:val="1"/>
      <w:marLeft w:val="0"/>
      <w:marRight w:val="0"/>
      <w:marTop w:val="0"/>
      <w:marBottom w:val="0"/>
      <w:divBdr>
        <w:top w:val="none" w:sz="0" w:space="0" w:color="auto"/>
        <w:left w:val="none" w:sz="0" w:space="0" w:color="auto"/>
        <w:bottom w:val="none" w:sz="0" w:space="0" w:color="auto"/>
        <w:right w:val="none" w:sz="0" w:space="0" w:color="auto"/>
      </w:divBdr>
    </w:div>
    <w:div w:id="205418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alth.govt.nz/system/files/documents/pages/third-primary-dose-policy-statement-clinical-guidance-25nov2021.pdf"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health.govt.nz/our-work/diseases-and-conditions/covid-19-novel-coronavirus/covid-19-information-specific-audiences/covid-19-advice-higher-risk-peopl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who.int/docs/default-source/coronaviruse/poster_casirivimab-and-imdevimab.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ealth.govt.nz/our-work/diseases-and-conditions/covid-19-novel-coronavirus/covid-19-information-health-professionals/covid-19-advice-all-health-professionals" TargetMode="External"/><Relationship Id="rId5" Type="http://schemas.openxmlformats.org/officeDocument/2006/relationships/numbering" Target="numbering.xml"/><Relationship Id="rId15" Type="http://schemas.openxmlformats.org/officeDocument/2006/relationships/hyperlink" Target="https://www.cas.mhra.gov.uk/ViewandAcknowledgment/ViewAttachment.aspx?Attachment_id=103851"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edsafe.govt.nz/profs/datasheet/r/ronapreveinj.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EE6CA983AB2744EB85DF74473F3895B" ma:contentTypeVersion="22" ma:contentTypeDescription="Create a new document." ma:contentTypeScope="" ma:versionID="9f348369802396f8433803681b669f52">
  <xsd:schema xmlns:xsd="http://www.w3.org/2001/XMLSchema" xmlns:xs="http://www.w3.org/2001/XMLSchema" xmlns:p="http://schemas.microsoft.com/office/2006/metadata/properties" xmlns:ns1="233d4144-5652-41ad-87a9-c50219a037a8" xmlns:ns3="00a4df5b-51f4-4e7a-b755-8a381a6dfbc5" xmlns:ns4="e0731c95-5453-4cc4-b91b-72230631047b" targetNamespace="http://schemas.microsoft.com/office/2006/metadata/properties" ma:root="true" ma:fieldsID="9ff3584bcc3101ec969ea8174daa0840" ns1:_="" ns3:_="" ns4:_="">
    <xsd:import namespace="233d4144-5652-41ad-87a9-c50219a037a8"/>
    <xsd:import namespace="00a4df5b-51f4-4e7a-b755-8a381a6dfbc5"/>
    <xsd:import namespace="e0731c95-5453-4cc4-b91b-72230631047b"/>
    <xsd:element name="properties">
      <xsd:complexType>
        <xsd:sequence>
          <xsd:element name="documentManagement">
            <xsd:complexType>
              <xsd:all>
                <xsd:element ref="ns1:Reference_x0020_Number" minOccurs="0"/>
                <xsd:element ref="ns1:p85d601a318a45c189d6b9befbd781b7" minOccurs="0"/>
                <xsd:element ref="ns3:TaxCatchAll" minOccurs="0"/>
                <xsd:element ref="ns1:MediaServiceMetadata" minOccurs="0"/>
                <xsd:element ref="ns1:MediaServiceFastMetadata" minOccurs="0"/>
                <xsd:element ref="ns4:SharedWithUsers" minOccurs="0"/>
                <xsd:element ref="ns4:SharedWithDetails" minOccurs="0"/>
                <xsd:element ref="ns1:MediaServiceAutoKeyPoints" minOccurs="0"/>
                <xsd:element ref="ns1:MediaServiceKeyPoints" minOccurs="0"/>
                <xsd:element ref="ns1:Reference_x0020_Number_x003a_RFA_x0020_Title" minOccurs="0"/>
                <xsd:element ref="ns1:Final" minOccurs="0"/>
                <xsd:element ref="ns1:MediaServiceAutoTags" minOccurs="0"/>
                <xsd:element ref="ns1:MediaServiceOCR" minOccurs="0"/>
                <xsd:element ref="ns1:MediaServiceGenerationTime" minOccurs="0"/>
                <xsd:element ref="ns1:MediaServiceEventHashCode" minOccurs="0"/>
                <xsd:element ref="ns1:MediaServiceDateTaken" minOccurs="0"/>
                <xsd:element ref="ns1:_Flow_SignoffStatus" minOccurs="0"/>
                <xsd:element ref="ns1: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3d4144-5652-41ad-87a9-c50219a037a8" elementFormDefault="qualified">
    <xsd:import namespace="http://schemas.microsoft.com/office/2006/documentManagement/types"/>
    <xsd:import namespace="http://schemas.microsoft.com/office/infopath/2007/PartnerControls"/>
    <xsd:element name="Reference_x0020_Number" ma:index="0" nillable="true" ma:displayName="Reference Number" ma:list="{fdfe313d-c251-4a4a-b7c2-78efcf9c35c6}" ma:internalName="Reference_x0020_Number" ma:readOnly="false" ma:showField="Reference_x0020_Number">
      <xsd:complexType>
        <xsd:complexContent>
          <xsd:extension base="dms:MultiChoiceLookup">
            <xsd:sequence>
              <xsd:element name="Value" type="dms:Lookup" maxOccurs="unbounded" minOccurs="0" nillable="true"/>
            </xsd:sequence>
          </xsd:extension>
        </xsd:complexContent>
      </xsd:complexType>
    </xsd:element>
    <xsd:element name="p85d601a318a45c189d6b9befbd781b7" ma:index="9" nillable="true" ma:taxonomy="true" ma:internalName="p85d601a318a45c189d6b9befbd781b7" ma:taxonomyFieldName="Document_x0020_Type" ma:displayName="Document Type" ma:readOnly="false" ma:default="" ma:fieldId="{985d601a-318a-45c1-89d6-b9befbd781b7}" ma:sspId="0413e039-5297-4392-bfce-c6182202c714" ma:termSetId="46260998-0cb1-4b1d-8e44-944ea719d715" ma:anchorId="00000000-0000-0000-0000-000000000000" ma:open="fals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Reference_x0020_Number_x003a_RFA_x0020_Title" ma:index="18" nillable="true" ma:displayName="Reference Number:RFA Title" ma:list="{fdfe313d-c251-4a4a-b7c2-78efcf9c35c6}" ma:internalName="Reference_x0020_Number_x003a_RFA_x0020_Title" ma:readOnly="true" ma:showField="Title" ma:web="f504e471-c688-4005-8255-98fd2228cc89">
      <xsd:complexType>
        <xsd:complexContent>
          <xsd:extension base="dms:MultiChoiceLookup">
            <xsd:sequence>
              <xsd:element name="Value" type="dms:Lookup" maxOccurs="unbounded" minOccurs="0" nillable="true"/>
            </xsd:sequence>
          </xsd:extension>
        </xsd:complexContent>
      </xsd:complexType>
    </xsd:element>
    <xsd:element name="Final" ma:index="19" nillable="true" ma:displayName="Final Version" ma:default="0" ma:indexed="true" ma:internalName="Final">
      <xsd:simpleType>
        <xsd:restriction base="dms:Boolean"/>
      </xsd:simpleType>
    </xsd:element>
    <xsd:element name="MediaServiceAutoTags" ma:index="20" nillable="true" ma:displayName="Tags" ma:internalName="MediaServiceAutoTags"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element name="MediaServiceDateTaken" ma:index="24" nillable="true" ma:displayName="MediaServiceDateTaken" ma:hidden="true" ma:internalName="MediaServiceDateTaken" ma:readOnly="true">
      <xsd:simpleType>
        <xsd:restriction base="dms:Text"/>
      </xsd:simpleType>
    </xsd:element>
    <xsd:element name="_Flow_SignoffStatus" ma:index="25" nillable="true" ma:displayName="Sign-off status" ma:internalName="Sign_x002d_off_x0020_status">
      <xsd:simpleType>
        <xsd:restriction base="dms:Text"/>
      </xsd:simpleType>
    </xsd:element>
    <xsd:element name="MediaServiceLocation" ma:index="2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2e7e52f-bf27-4b85-abd3-86b0f87f60dd}" ma:internalName="TaxCatchAll" ma:readOnly="false"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Final xmlns="233d4144-5652-41ad-87a9-c50219a037a8">false</Final>
    <TaxCatchAll xmlns="00a4df5b-51f4-4e7a-b755-8a381a6dfbc5" xsi:nil="true"/>
    <Reference_x0020_Number xmlns="233d4144-5652-41ad-87a9-c50219a037a8" xsi:nil="true"/>
    <p85d601a318a45c189d6b9befbd781b7 xmlns="233d4144-5652-41ad-87a9-c50219a037a8">
      <Terms xmlns="http://schemas.microsoft.com/office/infopath/2007/PartnerControls"/>
    </p85d601a318a45c189d6b9befbd781b7>
    <_Flow_SignoffStatus xmlns="233d4144-5652-41ad-87a9-c50219a037a8" xsi:nil="true"/>
  </documentManagement>
</p:properties>
</file>

<file path=customXml/itemProps1.xml><?xml version="1.0" encoding="utf-8"?>
<ds:datastoreItem xmlns:ds="http://schemas.openxmlformats.org/officeDocument/2006/customXml" ds:itemID="{5C8153F6-C893-4A14-96E7-A71B4879CE9F}">
  <ds:schemaRefs>
    <ds:schemaRef ds:uri="http://schemas.openxmlformats.org/officeDocument/2006/bibliography"/>
  </ds:schemaRefs>
</ds:datastoreItem>
</file>

<file path=customXml/itemProps2.xml><?xml version="1.0" encoding="utf-8"?>
<ds:datastoreItem xmlns:ds="http://schemas.openxmlformats.org/officeDocument/2006/customXml" ds:itemID="{00897736-9827-44A9-B4D6-5BA42C6739E6}">
  <ds:schemaRefs>
    <ds:schemaRef ds:uri="http://schemas.microsoft.com/sharepoint/v3/contenttype/forms"/>
  </ds:schemaRefs>
</ds:datastoreItem>
</file>

<file path=customXml/itemProps3.xml><?xml version="1.0" encoding="utf-8"?>
<ds:datastoreItem xmlns:ds="http://schemas.openxmlformats.org/officeDocument/2006/customXml" ds:itemID="{0DB7C2D9-1055-40FF-A2AA-4713AB27E6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3d4144-5652-41ad-87a9-c50219a037a8"/>
    <ds:schemaRef ds:uri="00a4df5b-51f4-4e7a-b755-8a381a6dfbc5"/>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DF8FE4-B752-47DD-A943-E9517263DEDA}">
  <ds:schemaRefs>
    <ds:schemaRef ds:uri="http://schemas.microsoft.com/office/2006/metadata/properties"/>
    <ds:schemaRef ds:uri="http://schemas.microsoft.com/office/infopath/2007/PartnerControls"/>
    <ds:schemaRef ds:uri="233d4144-5652-41ad-87a9-c50219a037a8"/>
    <ds:schemaRef ds:uri="00a4df5b-51f4-4e7a-b755-8a381a6dfbc5"/>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944</Words>
  <Characters>22481</Characters>
  <Application>Microsoft Office Word</Application>
  <DocSecurity>4</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ki McLellan</dc:creator>
  <cp:keywords/>
  <dc:description/>
  <cp:lastModifiedBy>Charles Mabbett</cp:lastModifiedBy>
  <cp:revision>2</cp:revision>
  <cp:lastPrinted>2020-09-10T03:56:00Z</cp:lastPrinted>
  <dcterms:created xsi:type="dcterms:W3CDTF">2022-02-17T23:13:00Z</dcterms:created>
  <dcterms:modified xsi:type="dcterms:W3CDTF">2022-02-1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E6CA983AB2744EB85DF74473F3895B</vt:lpwstr>
  </property>
  <property fmtid="{D5CDD505-2E9C-101B-9397-08002B2CF9AE}" pid="3" name="Document Type">
    <vt:lpwstr/>
  </property>
</Properties>
</file>